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widowControl w:val="0"/>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D30614">
      <w:pPr>
        <w:pStyle w:val="1a"/>
        <w:numPr>
          <w:ilvl w:val="0"/>
          <w:numId w:val="3"/>
        </w:numPr>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7F7E3D">
      <w:pPr>
        <w:pStyle w:val="a3"/>
        <w:numPr>
          <w:ilvl w:val="0"/>
          <w:numId w:val="122"/>
        </w:numPr>
        <w:ind w:left="0" w:firstLine="709"/>
      </w:pPr>
      <w:r>
        <w:t>виды потребляемых энергоресурсов;</w:t>
      </w:r>
    </w:p>
    <w:p w14:paraId="251E974D" w14:textId="023AE15B" w:rsidR="00FA30EA" w:rsidRDefault="00FA30EA" w:rsidP="007F7E3D">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7F7E3D">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7F7E3D">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BD727F">
      <w:pPr>
        <w:pStyle w:val="2"/>
        <w:spacing w:before="0" w:line="360" w:lineRule="auto"/>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widowControl w:val="0"/>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widowControl w:val="0"/>
        <w:numPr>
          <w:ilvl w:val="0"/>
          <w:numId w:val="33"/>
        </w:numPr>
        <w:ind w:left="0" w:firstLine="708"/>
      </w:pPr>
      <w:r>
        <w:t>природный газ;</w:t>
      </w:r>
    </w:p>
    <w:p w14:paraId="3A42030B" w14:textId="7E8BBA36" w:rsidR="008922E8" w:rsidRDefault="008922E8" w:rsidP="00AF192B">
      <w:pPr>
        <w:pStyle w:val="a3"/>
        <w:widowControl w:val="0"/>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widowControl w:val="0"/>
        <w:numPr>
          <w:ilvl w:val="0"/>
          <w:numId w:val="33"/>
        </w:numPr>
        <w:ind w:left="0" w:firstLine="709"/>
      </w:pPr>
      <w:r>
        <w:t>холодн</w:t>
      </w:r>
      <w:r w:rsidR="005D5956">
        <w:t>ую</w:t>
      </w:r>
      <w:r>
        <w:t xml:space="preserve"> вод</w:t>
      </w:r>
      <w:r w:rsidR="005D5956">
        <w:t>у</w:t>
      </w:r>
      <w:r>
        <w:t>;</w:t>
      </w:r>
    </w:p>
    <w:p w14:paraId="06E3BCC3" w14:textId="0A582BF0" w:rsidR="00300A91" w:rsidRDefault="008922E8" w:rsidP="00AF192B">
      <w:pPr>
        <w:pStyle w:val="a3"/>
        <w:widowControl w:val="0"/>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lastRenderedPageBreak/>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BD727F">
      <w:pPr>
        <w:pStyle w:val="2"/>
        <w:spacing w:before="0" w:line="360" w:lineRule="auto"/>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7F7E3D">
      <w:pPr>
        <w:pStyle w:val="a3"/>
        <w:widowControl w:val="0"/>
        <w:numPr>
          <w:ilvl w:val="0"/>
          <w:numId w:val="65"/>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7F7E3D">
      <w:pPr>
        <w:pStyle w:val="a3"/>
        <w:widowControl w:val="0"/>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7F7E3D">
      <w:pPr>
        <w:pStyle w:val="a3"/>
        <w:widowControl w:val="0"/>
        <w:numPr>
          <w:ilvl w:val="0"/>
          <w:numId w:val="65"/>
        </w:numPr>
        <w:ind w:left="0" w:firstLine="708"/>
        <w:rPr>
          <w:color w:val="000000" w:themeColor="text1"/>
        </w:rPr>
      </w:pPr>
      <w:r>
        <w:rPr>
          <w:color w:val="000000" w:themeColor="text1"/>
        </w:rPr>
        <w:lastRenderedPageBreak/>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BD727F">
      <w:pPr>
        <w:pStyle w:val="2"/>
        <w:spacing w:before="0" w:line="360" w:lineRule="auto"/>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widowControl w:val="0"/>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w:t>
      </w:r>
      <w:r w:rsidR="001D2CB4">
        <w:rPr>
          <w:color w:val="000000" w:themeColor="text1"/>
        </w:rPr>
        <w:lastRenderedPageBreak/>
        <w:t xml:space="preserve">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834F45">
      <w:pPr>
        <w:pStyle w:val="2"/>
        <w:spacing w:before="0" w:line="360" w:lineRule="auto"/>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7F7E3D">
      <w:pPr>
        <w:pStyle w:val="a3"/>
        <w:widowControl w:val="0"/>
        <w:numPr>
          <w:ilvl w:val="0"/>
          <w:numId w:val="66"/>
        </w:numPr>
        <w:ind w:left="0" w:firstLine="708"/>
      </w:pPr>
      <w:r>
        <w:t>общая информация об организации;</w:t>
      </w:r>
    </w:p>
    <w:p w14:paraId="6BF2289E" w14:textId="77777777" w:rsidR="001D2CB4" w:rsidRDefault="001D2CB4" w:rsidP="007F7E3D">
      <w:pPr>
        <w:pStyle w:val="a3"/>
        <w:widowControl w:val="0"/>
        <w:numPr>
          <w:ilvl w:val="0"/>
          <w:numId w:val="66"/>
        </w:numPr>
        <w:ind w:left="0" w:firstLine="708"/>
      </w:pPr>
      <w:r>
        <w:t>информация о транспорте, принадлежащем организации или арендуемом ей;</w:t>
      </w:r>
    </w:p>
    <w:p w14:paraId="440D35AD" w14:textId="77777777" w:rsidR="001D2CB4" w:rsidRDefault="001D2CB4" w:rsidP="007F7E3D">
      <w:pPr>
        <w:pStyle w:val="a3"/>
        <w:widowControl w:val="0"/>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7F7E3D">
      <w:pPr>
        <w:pStyle w:val="a3"/>
        <w:widowControl w:val="0"/>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7F7E3D">
      <w:pPr>
        <w:pStyle w:val="a3"/>
        <w:widowControl w:val="0"/>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widowControl w:val="0"/>
        <w:ind w:firstLine="709"/>
      </w:pPr>
      <w:r>
        <w:t xml:space="preserve">Все перечисленные блоки информации необходимы для корректной </w:t>
      </w:r>
      <w:r>
        <w:lastRenderedPageBreak/>
        <w:t>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BD727F">
      <w:pPr>
        <w:pStyle w:val="3"/>
        <w:spacing w:before="0" w:line="360" w:lineRule="auto"/>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7F7E3D">
      <w:pPr>
        <w:pStyle w:val="a3"/>
        <w:widowControl w:val="0"/>
        <w:numPr>
          <w:ilvl w:val="0"/>
          <w:numId w:val="67"/>
        </w:numPr>
        <w:ind w:left="0" w:firstLine="708"/>
      </w:pPr>
      <w:r>
        <w:t>наименование</w:t>
      </w:r>
      <w:r>
        <w:rPr>
          <w:lang w:val="en-US"/>
        </w:rPr>
        <w:t>;</w:t>
      </w:r>
    </w:p>
    <w:p w14:paraId="47EC162A" w14:textId="77777777" w:rsidR="001D2CB4" w:rsidRDefault="001D2CB4" w:rsidP="007F7E3D">
      <w:pPr>
        <w:pStyle w:val="a3"/>
        <w:widowControl w:val="0"/>
        <w:numPr>
          <w:ilvl w:val="0"/>
          <w:numId w:val="67"/>
        </w:numPr>
        <w:ind w:left="0" w:firstLine="708"/>
      </w:pPr>
      <w:r>
        <w:t>юридический адрес</w:t>
      </w:r>
      <w:r>
        <w:rPr>
          <w:lang w:val="en-US"/>
        </w:rPr>
        <w:t>;</w:t>
      </w:r>
    </w:p>
    <w:p w14:paraId="471B2771" w14:textId="7C93E0CA" w:rsidR="001D2CB4" w:rsidRDefault="001D2CB4" w:rsidP="007F7E3D">
      <w:pPr>
        <w:pStyle w:val="a3"/>
        <w:widowControl w:val="0"/>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7F7E3D">
      <w:pPr>
        <w:pStyle w:val="a3"/>
        <w:widowControl w:val="0"/>
        <w:numPr>
          <w:ilvl w:val="0"/>
          <w:numId w:val="67"/>
        </w:numPr>
        <w:ind w:left="0" w:firstLine="708"/>
      </w:pPr>
      <w:r>
        <w:t>ИНН;</w:t>
      </w:r>
    </w:p>
    <w:p w14:paraId="74F465B3" w14:textId="630DFFC2" w:rsidR="002B2CBA" w:rsidRDefault="002B2CBA" w:rsidP="007F7E3D">
      <w:pPr>
        <w:pStyle w:val="a3"/>
        <w:widowControl w:val="0"/>
        <w:numPr>
          <w:ilvl w:val="0"/>
          <w:numId w:val="67"/>
        </w:numPr>
        <w:ind w:left="0" w:firstLine="708"/>
      </w:pPr>
      <w:r>
        <w:t>код ОГРН;</w:t>
      </w:r>
    </w:p>
    <w:p w14:paraId="40D14A8B" w14:textId="31B487A0" w:rsidR="002B2CBA" w:rsidRDefault="002B2CBA" w:rsidP="007F7E3D">
      <w:pPr>
        <w:pStyle w:val="a3"/>
        <w:widowControl w:val="0"/>
        <w:numPr>
          <w:ilvl w:val="0"/>
          <w:numId w:val="67"/>
        </w:numPr>
        <w:ind w:left="0" w:firstLine="708"/>
      </w:pPr>
      <w:r>
        <w:t>код ОКВЕД;</w:t>
      </w:r>
    </w:p>
    <w:p w14:paraId="77C50040" w14:textId="77777777" w:rsidR="001D2CB4" w:rsidRDefault="001D2CB4" w:rsidP="007F7E3D">
      <w:pPr>
        <w:pStyle w:val="a3"/>
        <w:widowControl w:val="0"/>
        <w:numPr>
          <w:ilvl w:val="0"/>
          <w:numId w:val="67"/>
        </w:numPr>
        <w:ind w:left="0" w:firstLine="708"/>
      </w:pPr>
      <w:r>
        <w:t>и другое</w:t>
      </w:r>
      <w:r>
        <w:rPr>
          <w:lang w:val="en-US"/>
        </w:rPr>
        <w:t>.</w:t>
      </w:r>
    </w:p>
    <w:p w14:paraId="5BA78E29" w14:textId="6B365242" w:rsidR="001D2CB4" w:rsidRDefault="001D2CB4" w:rsidP="00834F45">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BD727F">
      <w:pPr>
        <w:pStyle w:val="3"/>
        <w:spacing w:before="0" w:line="360" w:lineRule="auto"/>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pPr>
        <w:widowControl w:val="0"/>
      </w:pPr>
      <w:r>
        <w:t xml:space="preserve">Поэтому для разработки плана внедрения энергосберегающих </w:t>
      </w:r>
      <w:r>
        <w:lastRenderedPageBreak/>
        <w:t>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7F7E3D">
      <w:pPr>
        <w:pStyle w:val="a3"/>
        <w:widowControl w:val="0"/>
        <w:numPr>
          <w:ilvl w:val="0"/>
          <w:numId w:val="68"/>
        </w:numPr>
        <w:ind w:left="0" w:firstLine="708"/>
      </w:pPr>
      <w:r>
        <w:t>среднее число посетителей в сутки</w:t>
      </w:r>
      <w:r w:rsidRPr="003D2BF4">
        <w:t>;</w:t>
      </w:r>
    </w:p>
    <w:p w14:paraId="17C2032B" w14:textId="77777777" w:rsidR="001D2CB4" w:rsidRDefault="001D2CB4" w:rsidP="007F7E3D">
      <w:pPr>
        <w:pStyle w:val="a3"/>
        <w:widowControl w:val="0"/>
        <w:numPr>
          <w:ilvl w:val="0"/>
          <w:numId w:val="68"/>
        </w:numPr>
        <w:ind w:left="0" w:firstLine="708"/>
      </w:pPr>
      <w:r>
        <w:t>отапливаемая площадь</w:t>
      </w:r>
      <w:r>
        <w:rPr>
          <w:lang w:val="en-US"/>
        </w:rPr>
        <w:t>;</w:t>
      </w:r>
    </w:p>
    <w:p w14:paraId="09003522" w14:textId="77777777" w:rsidR="001D2CB4" w:rsidRDefault="001D2CB4" w:rsidP="007F7E3D">
      <w:pPr>
        <w:pStyle w:val="a3"/>
        <w:widowControl w:val="0"/>
        <w:numPr>
          <w:ilvl w:val="0"/>
          <w:numId w:val="68"/>
        </w:numPr>
        <w:ind w:left="0" w:firstLine="708"/>
      </w:pPr>
      <w:r>
        <w:t>количество этажей</w:t>
      </w:r>
      <w:r>
        <w:rPr>
          <w:lang w:val="en-US"/>
        </w:rPr>
        <w:t>;</w:t>
      </w:r>
    </w:p>
    <w:p w14:paraId="680308C7" w14:textId="77777777" w:rsidR="001D2CB4" w:rsidRDefault="001D2CB4" w:rsidP="007F7E3D">
      <w:pPr>
        <w:pStyle w:val="a3"/>
        <w:widowControl w:val="0"/>
        <w:numPr>
          <w:ilvl w:val="0"/>
          <w:numId w:val="68"/>
        </w:numPr>
        <w:ind w:left="0" w:firstLine="708"/>
      </w:pPr>
      <w:r>
        <w:t>материал наружных стен</w:t>
      </w:r>
      <w:r>
        <w:rPr>
          <w:lang w:val="en-US"/>
        </w:rPr>
        <w:t>;</w:t>
      </w:r>
    </w:p>
    <w:p w14:paraId="5774B9AC" w14:textId="77777777" w:rsidR="001D2CB4" w:rsidRDefault="001D2CB4" w:rsidP="007F7E3D">
      <w:pPr>
        <w:pStyle w:val="a3"/>
        <w:widowControl w:val="0"/>
        <w:numPr>
          <w:ilvl w:val="0"/>
          <w:numId w:val="68"/>
        </w:numPr>
        <w:ind w:left="0" w:firstLine="708"/>
      </w:pPr>
      <w:r>
        <w:t>наличие утепления фасада</w:t>
      </w:r>
      <w:r>
        <w:rPr>
          <w:lang w:val="en-US"/>
        </w:rPr>
        <w:t>;</w:t>
      </w:r>
    </w:p>
    <w:p w14:paraId="3403CD3B" w14:textId="142AD90D" w:rsidR="001D2CB4" w:rsidRPr="00884134" w:rsidRDefault="001D2CB4" w:rsidP="007F7E3D">
      <w:pPr>
        <w:pStyle w:val="a3"/>
        <w:widowControl w:val="0"/>
        <w:numPr>
          <w:ilvl w:val="0"/>
          <w:numId w:val="68"/>
        </w:numPr>
        <w:ind w:left="0" w:firstLine="708"/>
      </w:pPr>
      <w:r>
        <w:t>площадь остекления</w:t>
      </w:r>
      <w:r>
        <w:rPr>
          <w:lang w:val="en-US"/>
        </w:rPr>
        <w:t>;</w:t>
      </w:r>
    </w:p>
    <w:p w14:paraId="7B6994AC" w14:textId="2A63A9E7" w:rsidR="00884134" w:rsidRDefault="00884134" w:rsidP="007F7E3D">
      <w:pPr>
        <w:pStyle w:val="a3"/>
        <w:widowControl w:val="0"/>
        <w:numPr>
          <w:ilvl w:val="0"/>
          <w:numId w:val="68"/>
        </w:numPr>
        <w:ind w:left="0" w:firstLine="708"/>
      </w:pPr>
      <w:r>
        <w:t>отапливаемый объем;</w:t>
      </w:r>
    </w:p>
    <w:p w14:paraId="10E530CB" w14:textId="77777777" w:rsidR="001D2CB4" w:rsidRDefault="001D2CB4" w:rsidP="007F7E3D">
      <w:pPr>
        <w:pStyle w:val="a3"/>
        <w:widowControl w:val="0"/>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BD727F">
      <w:pPr>
        <w:pStyle w:val="3"/>
        <w:spacing w:before="0" w:line="360" w:lineRule="auto"/>
      </w:pPr>
      <w:bookmarkStart w:id="10" w:name="_Toc105059438"/>
      <w:r w:rsidRPr="00324117">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pPr>
        <w:widowControl w:val="0"/>
      </w:pPr>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pPr>
        <w:widowControl w:val="0"/>
      </w:pPr>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lastRenderedPageBreak/>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7F7E3D">
      <w:pPr>
        <w:pStyle w:val="a3"/>
        <w:widowControl w:val="0"/>
        <w:numPr>
          <w:ilvl w:val="0"/>
          <w:numId w:val="69"/>
        </w:numPr>
        <w:ind w:left="0" w:firstLine="708"/>
      </w:pPr>
      <w:r>
        <w:t>т</w:t>
      </w:r>
      <w:r w:rsidR="001D2CB4">
        <w:t>епловая энергия;</w:t>
      </w:r>
    </w:p>
    <w:p w14:paraId="5891D8E5" w14:textId="77777777" w:rsidR="001D2CB4" w:rsidRDefault="001D2CB4" w:rsidP="007F7E3D">
      <w:pPr>
        <w:pStyle w:val="a3"/>
        <w:widowControl w:val="0"/>
        <w:numPr>
          <w:ilvl w:val="0"/>
          <w:numId w:val="69"/>
        </w:numPr>
        <w:ind w:left="0" w:firstLine="708"/>
      </w:pPr>
      <w:r>
        <w:t>природный газ;</w:t>
      </w:r>
    </w:p>
    <w:p w14:paraId="6E3AA460" w14:textId="77777777" w:rsidR="001D2CB4" w:rsidRDefault="001D2CB4" w:rsidP="007F7E3D">
      <w:pPr>
        <w:pStyle w:val="a3"/>
        <w:widowControl w:val="0"/>
        <w:numPr>
          <w:ilvl w:val="0"/>
          <w:numId w:val="69"/>
        </w:numPr>
        <w:ind w:left="0" w:firstLine="708"/>
      </w:pPr>
      <w:r>
        <w:t>электрическая энергия</w:t>
      </w:r>
      <w:r>
        <w:rPr>
          <w:lang w:val="en-US"/>
        </w:rPr>
        <w:t>;</w:t>
      </w:r>
    </w:p>
    <w:p w14:paraId="5AC0F940" w14:textId="77777777" w:rsidR="001D2CB4" w:rsidRDefault="001D2CB4" w:rsidP="007F7E3D">
      <w:pPr>
        <w:pStyle w:val="a3"/>
        <w:widowControl w:val="0"/>
        <w:numPr>
          <w:ilvl w:val="0"/>
          <w:numId w:val="69"/>
        </w:numPr>
        <w:ind w:left="0" w:firstLine="708"/>
      </w:pPr>
      <w:r>
        <w:t>холодное водоснабжение</w:t>
      </w:r>
      <w:r>
        <w:rPr>
          <w:lang w:val="en-US"/>
        </w:rPr>
        <w:t>;</w:t>
      </w:r>
    </w:p>
    <w:p w14:paraId="3826E830" w14:textId="77777777" w:rsidR="001D2CB4" w:rsidRDefault="001D2CB4" w:rsidP="007F7E3D">
      <w:pPr>
        <w:pStyle w:val="a3"/>
        <w:widowControl w:val="0"/>
        <w:numPr>
          <w:ilvl w:val="0"/>
          <w:numId w:val="69"/>
        </w:numPr>
        <w:ind w:left="0" w:firstLine="708"/>
      </w:pPr>
      <w:r>
        <w:t>горячее водоснабжение.</w:t>
      </w:r>
    </w:p>
    <w:p w14:paraId="47A64E68" w14:textId="77777777" w:rsidR="001D2CB4" w:rsidRPr="00245934" w:rsidRDefault="001D2CB4" w:rsidP="00BD727F">
      <w:pPr>
        <w:pStyle w:val="3"/>
        <w:spacing w:before="0" w:line="360" w:lineRule="auto"/>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w:t>
      </w:r>
      <w:r>
        <w:lastRenderedPageBreak/>
        <w:t xml:space="preserve">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7F7E3D">
      <w:pPr>
        <w:pStyle w:val="a3"/>
        <w:widowControl w:val="0"/>
        <w:numPr>
          <w:ilvl w:val="0"/>
          <w:numId w:val="70"/>
        </w:numPr>
        <w:ind w:left="0" w:firstLine="708"/>
      </w:pPr>
      <w:r>
        <w:t>место установки;</w:t>
      </w:r>
    </w:p>
    <w:p w14:paraId="66591023" w14:textId="77777777" w:rsidR="001D2CB4" w:rsidRDefault="001D2CB4" w:rsidP="007F7E3D">
      <w:pPr>
        <w:pStyle w:val="a3"/>
        <w:widowControl w:val="0"/>
        <w:numPr>
          <w:ilvl w:val="0"/>
          <w:numId w:val="70"/>
        </w:numPr>
        <w:ind w:left="0" w:firstLine="708"/>
      </w:pPr>
      <w:r>
        <w:t>тип энергоресурса, подлежащий учету</w:t>
      </w:r>
      <w:r>
        <w:rPr>
          <w:lang w:val="en-US"/>
        </w:rPr>
        <w:t>;</w:t>
      </w:r>
    </w:p>
    <w:p w14:paraId="01CD033C" w14:textId="77777777" w:rsidR="001D2CB4" w:rsidRDefault="001D2CB4" w:rsidP="007F7E3D">
      <w:pPr>
        <w:pStyle w:val="a3"/>
        <w:widowControl w:val="0"/>
        <w:numPr>
          <w:ilvl w:val="0"/>
          <w:numId w:val="70"/>
        </w:numPr>
        <w:ind w:left="0" w:firstLine="708"/>
      </w:pPr>
      <w:r>
        <w:t>класс точности</w:t>
      </w:r>
      <w:r>
        <w:rPr>
          <w:lang w:val="en-US"/>
        </w:rPr>
        <w:t>;</w:t>
      </w:r>
    </w:p>
    <w:p w14:paraId="3101B338" w14:textId="77777777" w:rsidR="001D2CB4" w:rsidRDefault="001D2CB4" w:rsidP="007F7E3D">
      <w:pPr>
        <w:pStyle w:val="a3"/>
        <w:widowControl w:val="0"/>
        <w:numPr>
          <w:ilvl w:val="0"/>
          <w:numId w:val="70"/>
        </w:numPr>
        <w:ind w:left="0" w:firstLine="708"/>
      </w:pPr>
      <w:r>
        <w:t>заводской номер</w:t>
      </w:r>
      <w:r>
        <w:rPr>
          <w:lang w:val="en-US"/>
        </w:rPr>
        <w:t>;</w:t>
      </w:r>
    </w:p>
    <w:p w14:paraId="29453B72" w14:textId="77777777" w:rsidR="001D2CB4" w:rsidRDefault="001D2CB4" w:rsidP="007F7E3D">
      <w:pPr>
        <w:pStyle w:val="a3"/>
        <w:widowControl w:val="0"/>
        <w:numPr>
          <w:ilvl w:val="0"/>
          <w:numId w:val="70"/>
        </w:numPr>
        <w:ind w:left="0" w:firstLine="708"/>
      </w:pPr>
      <w:r>
        <w:t>год ввода в эксплуатацию</w:t>
      </w:r>
      <w:r>
        <w:rPr>
          <w:lang w:val="en-US"/>
        </w:rPr>
        <w:t>;</w:t>
      </w:r>
    </w:p>
    <w:p w14:paraId="6E0D4449" w14:textId="7A54D64E" w:rsidR="001D2CB4" w:rsidRPr="00EF7474" w:rsidRDefault="001D2CB4" w:rsidP="007F7E3D">
      <w:pPr>
        <w:pStyle w:val="a3"/>
        <w:widowControl w:val="0"/>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BD727F">
      <w:pPr>
        <w:pStyle w:val="2"/>
        <w:spacing w:before="0" w:line="360" w:lineRule="auto"/>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pPr>
        <w:widowControl w:val="0"/>
      </w:pPr>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7F7E3D">
      <w:pPr>
        <w:pStyle w:val="a3"/>
        <w:widowControl w:val="0"/>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7F7E3D">
      <w:pPr>
        <w:pStyle w:val="a3"/>
        <w:widowControl w:val="0"/>
        <w:numPr>
          <w:ilvl w:val="0"/>
          <w:numId w:val="71"/>
        </w:numPr>
        <w:ind w:left="0" w:firstLine="708"/>
      </w:pPr>
      <w:r>
        <w:lastRenderedPageBreak/>
        <w:t>подбор энергосберегающих мероприятий на основе входных данных</w:t>
      </w:r>
      <w:r w:rsidRPr="003D2BF4">
        <w:t>.</w:t>
      </w:r>
    </w:p>
    <w:p w14:paraId="4B380B6C" w14:textId="77777777" w:rsidR="001D2CB4" w:rsidRPr="00F231CF" w:rsidRDefault="001D2CB4" w:rsidP="00BD727F">
      <w:pPr>
        <w:pStyle w:val="3"/>
        <w:spacing w:before="0" w:line="360" w:lineRule="auto"/>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7F7E3D" w:rsidP="00042FCD">
      <w:pPr>
        <w:widowControl w:val="0"/>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widowControl w:val="0"/>
        <w:ind w:firstLine="709"/>
        <w:rPr>
          <w:rFonts w:eastAsia="Calibri"/>
        </w:rPr>
      </w:pPr>
      <w:r>
        <w:rPr>
          <w:rFonts w:eastAsia="Calibri"/>
        </w:rPr>
        <w:lastRenderedPageBreak/>
        <w:t>ГСОП – число градус суток отопительного периода за этот же календарный год</w:t>
      </w:r>
      <w:r w:rsidR="00EF7474">
        <w:rPr>
          <w:rFonts w:eastAsia="Calibri"/>
        </w:rPr>
        <w:t>.</w:t>
      </w:r>
    </w:p>
    <w:p w14:paraId="133A053C" w14:textId="5C89FAF0" w:rsidR="001D2CB4" w:rsidRDefault="007F7E3D"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7F7E3D"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BD727F">
      <w:pPr>
        <w:pStyle w:val="3"/>
        <w:widowControl w:val="0"/>
        <w:spacing w:before="0" w:line="360" w:lineRule="auto"/>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7F7E3D">
      <w:pPr>
        <w:pStyle w:val="a3"/>
        <w:widowControl w:val="0"/>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7F7E3D">
      <w:pPr>
        <w:pStyle w:val="a3"/>
        <w:widowControl w:val="0"/>
        <w:numPr>
          <w:ilvl w:val="0"/>
          <w:numId w:val="72"/>
        </w:numPr>
        <w:ind w:left="0" w:firstLine="709"/>
      </w:pPr>
      <w:r>
        <w:t>о</w:t>
      </w:r>
      <w:r w:rsidR="001D2CB4">
        <w:t xml:space="preserve">рганизационные мероприятия применяемые к персоналу </w:t>
      </w:r>
      <w:r w:rsidR="001D2CB4">
        <w:lastRenderedPageBreak/>
        <w:t>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7F7E3D">
      <w:pPr>
        <w:pStyle w:val="a3"/>
        <w:widowControl w:val="0"/>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7F7E3D">
      <w:pPr>
        <w:pStyle w:val="a3"/>
        <w:widowControl w:val="0"/>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7F7E3D">
      <w:pPr>
        <w:pStyle w:val="a3"/>
        <w:widowControl w:val="0"/>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7F7E3D">
      <w:pPr>
        <w:pStyle w:val="a3"/>
        <w:widowControl w:val="0"/>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7F7E3D">
      <w:pPr>
        <w:pStyle w:val="a3"/>
        <w:widowControl w:val="0"/>
        <w:numPr>
          <w:ilvl w:val="0"/>
          <w:numId w:val="73"/>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BD727F">
      <w:pPr>
        <w:pStyle w:val="2"/>
        <w:spacing w:before="0" w:line="360" w:lineRule="auto"/>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7F7E3D">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7F7E3D">
      <w:pPr>
        <w:pStyle w:val="a3"/>
        <w:numPr>
          <w:ilvl w:val="0"/>
          <w:numId w:val="74"/>
        </w:numPr>
        <w:ind w:left="0" w:firstLine="708"/>
      </w:pPr>
      <w:r>
        <w:t>обращение в подрядную организацию;</w:t>
      </w:r>
    </w:p>
    <w:p w14:paraId="4C85979F" w14:textId="3EBF22C3" w:rsidR="00793F55" w:rsidRDefault="00793F55" w:rsidP="007F7E3D">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lastRenderedPageBreak/>
        <w:t>Для сравнительного анализа выделены следующие признаки:</w:t>
      </w:r>
    </w:p>
    <w:p w14:paraId="580EC38F" w14:textId="12F15CB2" w:rsidR="006F41D1" w:rsidRDefault="006F41D1" w:rsidP="007F7E3D">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7F7E3D">
      <w:pPr>
        <w:pStyle w:val="a3"/>
        <w:numPr>
          <w:ilvl w:val="0"/>
          <w:numId w:val="75"/>
        </w:numPr>
        <w:ind w:left="0" w:firstLine="708"/>
      </w:pPr>
      <w:r>
        <w:t>время формирования паспорта ПЭС;</w:t>
      </w:r>
    </w:p>
    <w:p w14:paraId="79FC1456" w14:textId="7BF90672" w:rsidR="006F41D1" w:rsidRDefault="006F41D1" w:rsidP="007F7E3D">
      <w:pPr>
        <w:pStyle w:val="a3"/>
        <w:numPr>
          <w:ilvl w:val="0"/>
          <w:numId w:val="75"/>
        </w:numPr>
        <w:ind w:left="0" w:firstLine="708"/>
      </w:pPr>
      <w:r>
        <w:t>возможность проведения актуализации;</w:t>
      </w:r>
    </w:p>
    <w:p w14:paraId="2B68D812" w14:textId="17BC03C9" w:rsidR="006F41D1" w:rsidRDefault="006F41D1" w:rsidP="007F7E3D">
      <w:pPr>
        <w:pStyle w:val="a3"/>
        <w:numPr>
          <w:ilvl w:val="0"/>
          <w:numId w:val="75"/>
        </w:numPr>
        <w:ind w:left="0" w:firstLine="708"/>
      </w:pPr>
      <w:r>
        <w:t>стоимость решения;</w:t>
      </w:r>
    </w:p>
    <w:p w14:paraId="22E9E647" w14:textId="08753AA8" w:rsidR="006F41D1" w:rsidRDefault="006F41D1" w:rsidP="007F7E3D">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pPr>
        <w:widowControl w:val="0"/>
      </w:pPr>
      <w:r>
        <w:t xml:space="preserve">Автоматизированная система является лучшим способом составления </w:t>
      </w:r>
      <w:r>
        <w:lastRenderedPageBreak/>
        <w:t>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BD727F">
      <w:pPr>
        <w:pStyle w:val="2"/>
        <w:spacing w:before="0" w:line="360" w:lineRule="auto"/>
        <w:ind w:left="0" w:firstLine="709"/>
      </w:pPr>
      <w:bookmarkStart w:id="16" w:name="_Toc10505944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7F7E3D">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7F7E3D">
      <w:pPr>
        <w:pStyle w:val="a3"/>
        <w:numPr>
          <w:ilvl w:val="0"/>
          <w:numId w:val="76"/>
        </w:numPr>
        <w:ind w:left="0" w:firstLine="708"/>
      </w:pPr>
      <w:r>
        <w:t>мобильное приложение;</w:t>
      </w:r>
    </w:p>
    <w:p w14:paraId="6BF094C6" w14:textId="338191FE" w:rsidR="008B0B9B" w:rsidRDefault="008B0B9B" w:rsidP="007F7E3D">
      <w:pPr>
        <w:pStyle w:val="a3"/>
        <w:numPr>
          <w:ilvl w:val="0"/>
          <w:numId w:val="76"/>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pPr>
        <w:widowControl w:val="0"/>
      </w:pPr>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042FCD">
      <w:pPr>
        <w:pStyle w:val="3"/>
        <w:keepNext w:val="0"/>
        <w:widowControl w:val="0"/>
        <w:spacing w:before="0" w:line="360" w:lineRule="auto"/>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pPr>
        <w:widowControl w:val="0"/>
      </w:pPr>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w:t>
      </w:r>
      <w:r>
        <w:lastRenderedPageBreak/>
        <w:t xml:space="preserve">с как минимум </w:t>
      </w:r>
      <w:r w:rsidR="00AB3DC6">
        <w:t>3</w:t>
      </w:r>
      <w:r>
        <w:t xml:space="preserve"> уровнями:</w:t>
      </w:r>
    </w:p>
    <w:p w14:paraId="538CE0B4" w14:textId="1874E9E7" w:rsidR="00BC37B5" w:rsidRDefault="00BC37B5" w:rsidP="007F7E3D">
      <w:pPr>
        <w:pStyle w:val="a3"/>
        <w:numPr>
          <w:ilvl w:val="0"/>
          <w:numId w:val="77"/>
        </w:numPr>
        <w:ind w:left="0" w:firstLine="708"/>
      </w:pPr>
      <w:r>
        <w:t>клиентский (</w:t>
      </w:r>
      <w:r w:rsidR="00AB3DC6">
        <w:t>браузер</w:t>
      </w:r>
      <w:r>
        <w:t>);</w:t>
      </w:r>
    </w:p>
    <w:p w14:paraId="3A2F4C94" w14:textId="05952F24" w:rsidR="00BC37B5" w:rsidRPr="00BC37B5" w:rsidRDefault="00BC37B5" w:rsidP="007F7E3D">
      <w:pPr>
        <w:pStyle w:val="a3"/>
        <w:numPr>
          <w:ilvl w:val="0"/>
          <w:numId w:val="77"/>
        </w:numPr>
        <w:ind w:left="0" w:firstLine="708"/>
      </w:pPr>
      <w:proofErr w:type="gramStart"/>
      <w:r>
        <w:rPr>
          <w:lang w:val="en-US"/>
        </w:rPr>
        <w:t>API;</w:t>
      </w:r>
      <w:proofErr w:type="gramEnd"/>
    </w:p>
    <w:p w14:paraId="473E3EBC" w14:textId="65B7D3FD" w:rsidR="00BC37B5" w:rsidRDefault="00BC37B5" w:rsidP="007F7E3D">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7F7E3D">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7F7E3D">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14828DF9"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004C0A85">
            <wp:extent cx="5313227" cy="301105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75679" cy="3046447"/>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042FCD">
      <w:pPr>
        <w:widowControl w:val="0"/>
      </w:pPr>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w:t>
      </w:r>
      <w:r>
        <w:lastRenderedPageBreak/>
        <w:t>клиенту модифицировать и получать данные:</w:t>
      </w:r>
    </w:p>
    <w:p w14:paraId="1AC129E2" w14:textId="4FAC8C9D" w:rsidR="00A17042" w:rsidRDefault="00A17042" w:rsidP="007F7E3D">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7F7E3D">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7F7E3D">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7F7E3D">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7F7E3D">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7F7E3D">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7F7E3D">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7F7E3D">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5EA4D250">
            <wp:extent cx="4839854" cy="3863971"/>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46063" cy="3868928"/>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w:t>
      </w:r>
      <w:r>
        <w:lastRenderedPageBreak/>
        <w:t>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BD727F">
      <w:pPr>
        <w:pStyle w:val="3"/>
        <w:spacing w:before="0" w:line="360" w:lineRule="auto"/>
      </w:pPr>
      <w:bookmarkStart w:id="18" w:name="_Toc10505944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7F7E3D">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7F7E3D">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7F7E3D">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7F7E3D">
      <w:pPr>
        <w:pStyle w:val="a3"/>
        <w:numPr>
          <w:ilvl w:val="0"/>
          <w:numId w:val="81"/>
        </w:numPr>
        <w:ind w:left="0" w:firstLine="708"/>
      </w:pPr>
      <w:r>
        <w:lastRenderedPageBreak/>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BD727F">
      <w:pPr>
        <w:pStyle w:val="3"/>
        <w:spacing w:before="0" w:line="360" w:lineRule="auto"/>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7F7E3D">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7F7E3D">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pPr>
        <w:widowControl w:val="0"/>
      </w:pPr>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 xml:space="preserve">Реляционные СУБД более структурированы на уровне системы управления, которая не позволяет хранить в одной таблице </w:t>
      </w:r>
      <w:r>
        <w:lastRenderedPageBreak/>
        <w:t>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BD727F">
      <w:pPr>
        <w:pStyle w:val="2"/>
        <w:spacing w:before="0" w:line="360" w:lineRule="auto"/>
        <w:ind w:left="0" w:firstLine="709"/>
      </w:pPr>
      <w:bookmarkStart w:id="20" w:name="_Toc10505944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7F7E3D">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7F7E3D">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7F7E3D">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7F7E3D">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7F7E3D">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BD727F">
      <w:pPr>
        <w:rPr>
          <w:rFonts w:eastAsia="Calibri"/>
          <w:b/>
          <w:szCs w:val="28"/>
        </w:rPr>
      </w:pPr>
      <w:r w:rsidRPr="007B3A43">
        <w:rPr>
          <w:b/>
        </w:rPr>
        <w:lastRenderedPageBreak/>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7F7E3D">
      <w:pPr>
        <w:pStyle w:val="a3"/>
        <w:widowControl w:val="0"/>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7F7E3D">
      <w:pPr>
        <w:pStyle w:val="a3"/>
        <w:widowControl w:val="0"/>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7F7E3D">
      <w:pPr>
        <w:pStyle w:val="a3"/>
        <w:widowControl w:val="0"/>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BD727F">
      <w:pPr>
        <w:pStyle w:val="2"/>
        <w:numPr>
          <w:ilvl w:val="1"/>
          <w:numId w:val="35"/>
        </w:numPr>
        <w:spacing w:before="0" w:line="360" w:lineRule="auto"/>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33944261">
            <wp:extent cx="4729019" cy="2081900"/>
            <wp:effectExtent l="0" t="0" r="0" b="127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4757093" cy="2094259"/>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7F7E3D">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7F7E3D">
      <w:pPr>
        <w:pStyle w:val="a3"/>
        <w:numPr>
          <w:ilvl w:val="0"/>
          <w:numId w:val="84"/>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7F7E3D">
      <w:pPr>
        <w:pStyle w:val="a3"/>
        <w:numPr>
          <w:ilvl w:val="0"/>
          <w:numId w:val="84"/>
        </w:numPr>
        <w:ind w:left="0" w:firstLine="708"/>
      </w:pPr>
      <w:r>
        <w:lastRenderedPageBreak/>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7F7E3D">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7F7E3D">
      <w:pPr>
        <w:pStyle w:val="a3"/>
        <w:numPr>
          <w:ilvl w:val="0"/>
          <w:numId w:val="85"/>
        </w:numPr>
        <w:ind w:left="0" w:firstLine="708"/>
      </w:pPr>
      <w:r>
        <w:t>подсистема ввода данных об организации;</w:t>
      </w:r>
    </w:p>
    <w:p w14:paraId="46491352" w14:textId="7478C20F" w:rsidR="009D5BA0" w:rsidRDefault="009D5BA0" w:rsidP="007F7E3D">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7F7E3D">
      <w:pPr>
        <w:pStyle w:val="a3"/>
        <w:numPr>
          <w:ilvl w:val="0"/>
          <w:numId w:val="85"/>
        </w:numPr>
        <w:ind w:left="0" w:firstLine="708"/>
      </w:pPr>
      <w:r>
        <w:t>подсистема формирования паспорта ПЭС;</w:t>
      </w:r>
    </w:p>
    <w:p w14:paraId="2F7DA0BF" w14:textId="0CC9AA03" w:rsidR="009D5BA0" w:rsidRDefault="009D5BA0" w:rsidP="007F7E3D">
      <w:pPr>
        <w:pStyle w:val="a3"/>
        <w:numPr>
          <w:ilvl w:val="0"/>
          <w:numId w:val="85"/>
        </w:numPr>
        <w:ind w:left="0" w:firstLine="708"/>
      </w:pPr>
      <w:r>
        <w:t>подсистема оплаты;</w:t>
      </w:r>
    </w:p>
    <w:p w14:paraId="1BFDC2CE" w14:textId="7474A0F3" w:rsidR="00AE7E10" w:rsidRDefault="009D5BA0" w:rsidP="007F7E3D">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C81AB8">
      <w:pPr>
        <w:widowControl w:val="0"/>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BD727F">
      <w:pPr>
        <w:pStyle w:val="3"/>
        <w:numPr>
          <w:ilvl w:val="2"/>
          <w:numId w:val="35"/>
        </w:numPr>
        <w:spacing w:before="0" w:line="360" w:lineRule="auto"/>
        <w:ind w:left="0" w:firstLine="709"/>
      </w:pPr>
      <w:bookmarkStart w:id="23" w:name="_Toc105059451"/>
      <w:r>
        <w:lastRenderedPageBreak/>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7F7E3D">
      <w:pPr>
        <w:pStyle w:val="a3"/>
        <w:numPr>
          <w:ilvl w:val="0"/>
          <w:numId w:val="86"/>
        </w:numPr>
        <w:ind w:left="0" w:firstLine="708"/>
      </w:pPr>
      <w:r>
        <w:t>регистрации;</w:t>
      </w:r>
    </w:p>
    <w:p w14:paraId="4556BA93" w14:textId="243AD727" w:rsidR="00F66A29" w:rsidRDefault="00F66A29" w:rsidP="007F7E3D">
      <w:pPr>
        <w:pStyle w:val="a3"/>
        <w:numPr>
          <w:ilvl w:val="0"/>
          <w:numId w:val="86"/>
        </w:numPr>
        <w:ind w:left="0" w:firstLine="708"/>
      </w:pPr>
      <w:r>
        <w:t>авторизации-аутентификации;</w:t>
      </w:r>
    </w:p>
    <w:p w14:paraId="005CB5A2" w14:textId="4BB049A4" w:rsidR="00F66A29" w:rsidRPr="00F66A29" w:rsidRDefault="00392896" w:rsidP="007F7E3D">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BD727F">
      <w:pPr>
        <w:pStyle w:val="3"/>
        <w:numPr>
          <w:ilvl w:val="2"/>
          <w:numId w:val="35"/>
        </w:numPr>
        <w:spacing w:before="0" w:line="360" w:lineRule="auto"/>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pPr>
        <w:widowControl w:val="0"/>
      </w:pPr>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lastRenderedPageBreak/>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widowControl w:val="0"/>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lastRenderedPageBreak/>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BD727F">
      <w:pPr>
        <w:pStyle w:val="3"/>
        <w:numPr>
          <w:ilvl w:val="2"/>
          <w:numId w:val="35"/>
        </w:numPr>
        <w:spacing w:before="0" w:line="360" w:lineRule="auto"/>
        <w:ind w:left="0" w:firstLine="709"/>
      </w:pPr>
      <w:bookmarkStart w:id="25" w:name="_Toc105059453"/>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w:t>
      </w:r>
      <w:r>
        <w:lastRenderedPageBreak/>
        <w:t xml:space="preserve">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pPr>
        <w:widowControl w:val="0"/>
      </w:pPr>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lastRenderedPageBreak/>
        <w:drawing>
          <wp:inline distT="0" distB="0" distL="0" distR="0" wp14:anchorId="6F760950" wp14:editId="2463B874">
            <wp:extent cx="3091245" cy="367607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5445" cy="3681068"/>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lastRenderedPageBreak/>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BD727F">
      <w:pPr>
        <w:pStyle w:val="3"/>
        <w:numPr>
          <w:ilvl w:val="2"/>
          <w:numId w:val="35"/>
        </w:numPr>
        <w:spacing w:before="0" w:line="360" w:lineRule="auto"/>
        <w:ind w:left="0" w:firstLine="709"/>
      </w:pPr>
      <w:bookmarkStart w:id="26" w:name="_Toc10505945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pPr>
        <w:widowControl w:val="0"/>
      </w:pPr>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w:t>
      </w:r>
      <w:r>
        <w:lastRenderedPageBreak/>
        <w:t>реализовывать две функции:</w:t>
      </w:r>
    </w:p>
    <w:p w14:paraId="68670876" w14:textId="550278AD" w:rsidR="00387E78" w:rsidRDefault="00387E78" w:rsidP="007F7E3D">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7F7E3D">
      <w:pPr>
        <w:pStyle w:val="a3"/>
        <w:numPr>
          <w:ilvl w:val="0"/>
          <w:numId w:val="87"/>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drawing>
          <wp:inline distT="0" distB="0" distL="0" distR="0" wp14:anchorId="3C26A393" wp14:editId="1A0099B0">
            <wp:extent cx="5103971" cy="3943927"/>
            <wp:effectExtent l="0" t="0" r="1905" b="635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5190557" cy="4010834"/>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widowControl w:val="0"/>
        <w:ind w:firstLine="0"/>
      </w:pPr>
      <w:r>
        <w:tab/>
        <w:t xml:space="preserve">После получения данных в нужном формате, подсистема помещает их в </w:t>
      </w:r>
      <w:r>
        <w:lastRenderedPageBreak/>
        <w:t>шаблон паспорта ПЭС и предоставляет пользователю готовую печатную форму.</w:t>
      </w:r>
    </w:p>
    <w:p w14:paraId="5188D8E3" w14:textId="6EB63095" w:rsidR="00D529B1" w:rsidRPr="00FC20F4" w:rsidRDefault="00F66A29" w:rsidP="00BD727F">
      <w:pPr>
        <w:pStyle w:val="3"/>
        <w:numPr>
          <w:ilvl w:val="2"/>
          <w:numId w:val="35"/>
        </w:numPr>
        <w:spacing w:before="0" w:line="360" w:lineRule="auto"/>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3427D596">
            <wp:extent cx="5052085" cy="3666836"/>
            <wp:effectExtent l="0" t="0" r="254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096374" cy="3698981"/>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7739ABBD" w:rsidR="006E5195" w:rsidRPr="00494F7F" w:rsidRDefault="006E5195" w:rsidP="00AA2D21">
      <w:pPr>
        <w:widowControl w:val="0"/>
      </w:pPr>
      <w:r>
        <w:t xml:space="preserve">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lastRenderedPageBreak/>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BD727F">
      <w:pPr>
        <w:pStyle w:val="3"/>
        <w:numPr>
          <w:ilvl w:val="2"/>
          <w:numId w:val="35"/>
        </w:numPr>
        <w:spacing w:before="0" w:line="360" w:lineRule="auto"/>
        <w:ind w:left="0" w:firstLine="709"/>
      </w:pPr>
      <w:bookmarkStart w:id="28" w:name="_Toc10505945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7F7E3D">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7F7E3D">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widowControl w:val="0"/>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BD727F">
      <w:pPr>
        <w:pStyle w:val="2"/>
        <w:numPr>
          <w:ilvl w:val="1"/>
          <w:numId w:val="35"/>
        </w:numPr>
        <w:spacing w:before="0" w:line="360" w:lineRule="auto"/>
        <w:ind w:left="0" w:firstLine="709"/>
      </w:pPr>
      <w:bookmarkStart w:id="29" w:name="_Toc105059457"/>
      <w:r w:rsidRPr="00656350">
        <w:lastRenderedPageBreak/>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w:t>
      </w:r>
      <w:r w:rsidR="00FC4F03" w:rsidRPr="00CE62A8">
        <w:lastRenderedPageBreak/>
        <w:t xml:space="preserve">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BD727F">
      <w:pPr>
        <w:pStyle w:val="3"/>
        <w:numPr>
          <w:ilvl w:val="2"/>
          <w:numId w:val="35"/>
        </w:numPr>
        <w:spacing w:before="0" w:line="360" w:lineRule="auto"/>
        <w:ind w:left="0" w:firstLine="709"/>
      </w:pPr>
      <w:bookmarkStart w:id="30" w:name="_Toc10505945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7F7E3D">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7F7E3D">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7F7E3D">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7F7E3D">
      <w:pPr>
        <w:pStyle w:val="a3"/>
        <w:widowControl w:val="0"/>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7F7E3D">
      <w:pPr>
        <w:pStyle w:val="a3"/>
        <w:widowControl w:val="0"/>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7F7E3D">
      <w:pPr>
        <w:pStyle w:val="a3"/>
        <w:widowControl w:val="0"/>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494D3E91">
            <wp:extent cx="5848443" cy="3064899"/>
            <wp:effectExtent l="0" t="0" r="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848443" cy="3064899"/>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7F7E3D">
      <w:pPr>
        <w:pStyle w:val="a3"/>
        <w:widowControl w:val="0"/>
        <w:numPr>
          <w:ilvl w:val="0"/>
          <w:numId w:val="90"/>
        </w:numPr>
        <w:ind w:left="0" w:firstLine="708"/>
      </w:pPr>
      <w:r w:rsidRPr="00FA1A38">
        <w:t>между собой;</w:t>
      </w:r>
    </w:p>
    <w:p w14:paraId="0900F6A6" w14:textId="77777777" w:rsidR="002D5A84" w:rsidRPr="00FA1A38" w:rsidRDefault="002D5A84" w:rsidP="007F7E3D">
      <w:pPr>
        <w:pStyle w:val="a3"/>
        <w:widowControl w:val="0"/>
        <w:numPr>
          <w:ilvl w:val="0"/>
          <w:numId w:val="90"/>
        </w:numPr>
        <w:ind w:left="0" w:firstLine="708"/>
      </w:pPr>
      <w:r w:rsidRPr="00FA1A38">
        <w:t>с клиентской частью;</w:t>
      </w:r>
    </w:p>
    <w:p w14:paraId="7B483584" w14:textId="3BC32740" w:rsidR="002D5A84" w:rsidRDefault="002D5A84" w:rsidP="007F7E3D">
      <w:pPr>
        <w:pStyle w:val="a3"/>
        <w:widowControl w:val="0"/>
        <w:numPr>
          <w:ilvl w:val="0"/>
          <w:numId w:val="90"/>
        </w:numPr>
        <w:ind w:left="0" w:firstLine="708"/>
      </w:pPr>
      <w:r w:rsidRPr="00FA1A38">
        <w:lastRenderedPageBreak/>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54AC812D"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w:t>
      </w:r>
      <w:proofErr w:type="gramStart"/>
      <w:r w:rsidR="003C5707">
        <w:t xml:space="preserve">система </w:t>
      </w:r>
      <w:r>
        <w:t>.</w:t>
      </w:r>
      <w:proofErr w:type="gramEnd"/>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BD727F">
      <w:pPr>
        <w:pStyle w:val="3"/>
        <w:numPr>
          <w:ilvl w:val="2"/>
          <w:numId w:val="35"/>
        </w:numPr>
        <w:spacing w:before="0" w:line="360" w:lineRule="auto"/>
        <w:ind w:left="0" w:firstLine="709"/>
      </w:pPr>
      <w:bookmarkStart w:id="31" w:name="_Toc10505945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7F7E3D">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7F7E3D">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7F7E3D">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7F7E3D">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7F7E3D">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7F7E3D">
      <w:pPr>
        <w:pStyle w:val="a3"/>
        <w:widowControl w:val="0"/>
        <w:numPr>
          <w:ilvl w:val="0"/>
          <w:numId w:val="92"/>
        </w:numPr>
        <w:ind w:left="0" w:firstLine="708"/>
      </w:pPr>
      <w:r w:rsidRPr="00FA1A38">
        <w:t>между собой;</w:t>
      </w:r>
    </w:p>
    <w:p w14:paraId="11CD04CD" w14:textId="77777777" w:rsidR="00FD219F" w:rsidRPr="00FA1A38" w:rsidRDefault="00FD219F" w:rsidP="007F7E3D">
      <w:pPr>
        <w:pStyle w:val="a3"/>
        <w:widowControl w:val="0"/>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7F7E3D">
      <w:pPr>
        <w:pStyle w:val="a3"/>
        <w:widowControl w:val="0"/>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3C5707">
      <w:pPr>
        <w:widowControl w:val="0"/>
      </w:pPr>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lastRenderedPageBreak/>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611BA8">
      <w:pPr>
        <w:pStyle w:val="3"/>
        <w:numPr>
          <w:ilvl w:val="2"/>
          <w:numId w:val="35"/>
        </w:numPr>
        <w:spacing w:before="0" w:line="360" w:lineRule="auto"/>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7F7E3D">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7F7E3D">
      <w:pPr>
        <w:pStyle w:val="a3"/>
        <w:numPr>
          <w:ilvl w:val="0"/>
          <w:numId w:val="93"/>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7F7E3D">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7F7E3D">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7F7E3D">
      <w:pPr>
        <w:pStyle w:val="a3"/>
        <w:numPr>
          <w:ilvl w:val="0"/>
          <w:numId w:val="94"/>
        </w:numPr>
        <w:ind w:left="0" w:firstLine="708"/>
      </w:pPr>
      <w:proofErr w:type="gramStart"/>
      <w:r w:rsidRPr="00BC3C09">
        <w:lastRenderedPageBreak/>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7F7E3D">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lastRenderedPageBreak/>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499505A0">
            <wp:extent cx="5830015" cy="3629891"/>
            <wp:effectExtent l="0" t="0" r="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896085" cy="367102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611BA8">
      <w:pPr>
        <w:pStyle w:val="2"/>
        <w:numPr>
          <w:ilvl w:val="1"/>
          <w:numId w:val="40"/>
        </w:numPr>
        <w:spacing w:before="0" w:line="360" w:lineRule="auto"/>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611BA8">
      <w:pPr>
        <w:pStyle w:val="3"/>
        <w:numPr>
          <w:ilvl w:val="2"/>
          <w:numId w:val="40"/>
        </w:numPr>
        <w:spacing w:before="0" w:line="360" w:lineRule="auto"/>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pPr>
        <w:widowControl w:val="0"/>
      </w:pPr>
      <w:r>
        <w:t xml:space="preserve">Для хранения информации о пользователе, которая не предусмотрена в </w:t>
      </w:r>
      <w:r>
        <w:lastRenderedPageBreak/>
        <w:t>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7F7E3D">
      <w:pPr>
        <w:pStyle w:val="a3"/>
        <w:widowControl w:val="0"/>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7F7E3D">
      <w:pPr>
        <w:pStyle w:val="a3"/>
        <w:widowControl w:val="0"/>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62829D62">
            <wp:extent cx="3657600" cy="3995963"/>
            <wp:effectExtent l="0" t="0" r="0" b="50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867288" cy="4225049"/>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50F6B2F0" w:rsidR="00D36815" w:rsidRPr="00744037" w:rsidRDefault="00744037" w:rsidP="00744037">
      <w:pPr>
        <w:ind w:firstLine="0"/>
      </w:pPr>
      <w:r w:rsidRPr="00F540F0">
        <w:tab/>
      </w:r>
      <w:r w:rsidR="003C5707">
        <w:t xml:space="preserve">А </w:t>
      </w:r>
      <w:proofErr w:type="gramStart"/>
      <w:r w:rsidR="003C5707">
        <w:t>так же</w:t>
      </w:r>
      <w:proofErr w:type="gramEnd"/>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611BA8">
      <w:pPr>
        <w:pStyle w:val="3"/>
        <w:numPr>
          <w:ilvl w:val="2"/>
          <w:numId w:val="43"/>
        </w:numPr>
        <w:spacing w:before="0" w:line="360" w:lineRule="auto"/>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3EDDFD0F"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31169A47" w14:textId="77777777" w:rsidR="00FE001B" w:rsidRDefault="00FE001B" w:rsidP="00FE001B">
      <w:pPr>
        <w:widowControl w:val="0"/>
      </w:pPr>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w:t>
      </w:r>
      <w:r>
        <w:lastRenderedPageBreak/>
        <w:t xml:space="preserve">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FE001B">
      <w:pPr>
        <w:widowControl w:val="0"/>
      </w:pPr>
      <w:r>
        <w:t xml:space="preserve">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w:t>
      </w:r>
      <w:r>
        <w:lastRenderedPageBreak/>
        <w:t>пользователю на почту письмо с информацией для входа в систему.</w:t>
      </w:r>
    </w:p>
    <w:p w14:paraId="32AF87A8" w14:textId="5FADF68D" w:rsidR="00C70F74" w:rsidRPr="00501ED0" w:rsidRDefault="00480C2D" w:rsidP="00611BA8">
      <w:pPr>
        <w:pStyle w:val="3"/>
        <w:numPr>
          <w:ilvl w:val="2"/>
          <w:numId w:val="45"/>
        </w:numPr>
        <w:spacing w:before="0" w:line="360" w:lineRule="auto"/>
        <w:ind w:left="0" w:firstLine="709"/>
      </w:pPr>
      <w:bookmarkStart w:id="37" w:name="_Toc10505946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7F7E3D">
      <w:pPr>
        <w:pStyle w:val="a3"/>
        <w:numPr>
          <w:ilvl w:val="0"/>
          <w:numId w:val="96"/>
        </w:numPr>
        <w:ind w:left="0" w:firstLine="709"/>
      </w:pPr>
      <w:r>
        <w:t>тип запроса;</w:t>
      </w:r>
    </w:p>
    <w:p w14:paraId="3ECBF8A4" w14:textId="55AE8323" w:rsidR="00C70F74" w:rsidRDefault="00C70F74" w:rsidP="007F7E3D">
      <w:pPr>
        <w:pStyle w:val="a3"/>
        <w:numPr>
          <w:ilvl w:val="0"/>
          <w:numId w:val="96"/>
        </w:numPr>
        <w:ind w:left="0" w:firstLine="709"/>
      </w:pPr>
      <w:r>
        <w:t>данные, содержащиеся в запросе;</w:t>
      </w:r>
    </w:p>
    <w:p w14:paraId="73F89655" w14:textId="22E9B181" w:rsidR="00C70F74" w:rsidRDefault="00C70F74" w:rsidP="007F7E3D">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lastRenderedPageBreak/>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611BA8">
      <w:pPr>
        <w:pStyle w:val="2"/>
        <w:numPr>
          <w:ilvl w:val="1"/>
          <w:numId w:val="45"/>
        </w:numPr>
        <w:tabs>
          <w:tab w:val="left" w:pos="0"/>
        </w:tabs>
        <w:spacing w:before="0" w:line="360" w:lineRule="auto"/>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widowControl w:val="0"/>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w:t>
      </w:r>
      <w:r>
        <w:rPr>
          <w:lang w:eastAsia="ru-RU"/>
        </w:rPr>
        <w:lastRenderedPageBreak/>
        <w:t xml:space="preserve">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1E2ADA6C">
            <wp:extent cx="4756727" cy="2064015"/>
            <wp:effectExtent l="0" t="0" r="0" b="635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4811577" cy="2087815"/>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611BA8">
      <w:pPr>
        <w:pStyle w:val="2"/>
        <w:numPr>
          <w:ilvl w:val="1"/>
          <w:numId w:val="43"/>
        </w:numPr>
        <w:spacing w:before="0" w:line="360" w:lineRule="auto"/>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7F7E3D">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7F7E3D">
      <w:pPr>
        <w:pStyle w:val="a3"/>
        <w:numPr>
          <w:ilvl w:val="0"/>
          <w:numId w:val="97"/>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7F7E3D">
      <w:pPr>
        <w:pStyle w:val="a3"/>
        <w:numPr>
          <w:ilvl w:val="0"/>
          <w:numId w:val="97"/>
        </w:numPr>
        <w:ind w:left="0" w:firstLine="709"/>
      </w:pPr>
      <w:r>
        <w:lastRenderedPageBreak/>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438B98FF">
            <wp:extent cx="4226232" cy="5754255"/>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57843" cy="5933450"/>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7F7E3D">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7F7E3D">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7F7E3D">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7F7E3D">
      <w:pPr>
        <w:pStyle w:val="3"/>
        <w:keepNext w:val="0"/>
        <w:widowControl w:val="0"/>
        <w:numPr>
          <w:ilvl w:val="2"/>
          <w:numId w:val="49"/>
        </w:numPr>
        <w:spacing w:before="0" w:line="360" w:lineRule="auto"/>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widowControl w:val="0"/>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 xml:space="preserve">в конструкторе они получают </w:t>
      </w:r>
      <w:r>
        <w:rPr>
          <w:rFonts w:eastAsia="Calibri"/>
        </w:rPr>
        <w:lastRenderedPageBreak/>
        <w:t>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7F7E3D">
      <w:pPr>
        <w:pStyle w:val="3"/>
        <w:numPr>
          <w:ilvl w:val="2"/>
          <w:numId w:val="49"/>
        </w:numPr>
        <w:spacing w:before="0" w:line="360" w:lineRule="auto"/>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7F7E3D">
      <w:pPr>
        <w:pStyle w:val="a3"/>
        <w:numPr>
          <w:ilvl w:val="0"/>
          <w:numId w:val="99"/>
        </w:numPr>
        <w:ind w:left="0" w:firstLine="709"/>
      </w:pPr>
      <w:r>
        <w:t>заголовка;</w:t>
      </w:r>
    </w:p>
    <w:p w14:paraId="46E8A937" w14:textId="77777777" w:rsidR="00C70F74" w:rsidRDefault="00C70F74" w:rsidP="007F7E3D">
      <w:pPr>
        <w:pStyle w:val="a3"/>
        <w:numPr>
          <w:ilvl w:val="0"/>
          <w:numId w:val="99"/>
        </w:numPr>
        <w:ind w:left="0" w:firstLine="709"/>
      </w:pPr>
      <w:r>
        <w:t>трех приложения;</w:t>
      </w:r>
    </w:p>
    <w:p w14:paraId="66B071A7" w14:textId="77777777" w:rsidR="00C70F74" w:rsidRDefault="00C70F74" w:rsidP="007F7E3D">
      <w:pPr>
        <w:pStyle w:val="a3"/>
        <w:numPr>
          <w:ilvl w:val="0"/>
          <w:numId w:val="99"/>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lastRenderedPageBreak/>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7F7E3D">
      <w:pPr>
        <w:pStyle w:val="3"/>
        <w:numPr>
          <w:ilvl w:val="2"/>
          <w:numId w:val="49"/>
        </w:numPr>
        <w:spacing w:before="0" w:line="360" w:lineRule="auto"/>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5E437DF9" w:rsidR="00C70F74" w:rsidRDefault="00C70F74" w:rsidP="00FE001B">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25330605">
            <wp:extent cx="5646127" cy="3334327"/>
            <wp:effectExtent l="0" t="0" r="0" b="635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672605" cy="3349964"/>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FE001B">
      <w:pPr>
        <w:widowControl w:val="0"/>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 xml:space="preserve">Формат разметки напоминает любой другой язык </w:t>
      </w:r>
      <w:r w:rsidRPr="00D633D6">
        <w:rPr>
          <w:rFonts w:eastAsia="Calibri"/>
        </w:rPr>
        <w:lastRenderedPageBreak/>
        <w:t>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7F7E3D">
      <w:pPr>
        <w:pStyle w:val="3"/>
        <w:numPr>
          <w:ilvl w:val="2"/>
          <w:numId w:val="49"/>
        </w:numPr>
        <w:spacing w:before="0" w:line="360" w:lineRule="auto"/>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7F7E3D">
      <w:pPr>
        <w:pStyle w:val="2"/>
        <w:numPr>
          <w:ilvl w:val="1"/>
          <w:numId w:val="49"/>
        </w:numPr>
        <w:spacing w:before="0" w:line="360" w:lineRule="auto"/>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159BEA7D"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3B867F0E" w14:textId="31C50EBC" w:rsidR="00FE001B" w:rsidRDefault="00FE001B" w:rsidP="004027DC">
      <w:r>
        <w:lastRenderedPageBreak/>
        <w:t>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7F7E3D">
      <w:pPr>
        <w:pStyle w:val="3"/>
        <w:numPr>
          <w:ilvl w:val="2"/>
          <w:numId w:val="50"/>
        </w:numPr>
        <w:spacing w:before="0" w:line="360" w:lineRule="auto"/>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4C6F4073"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w:t>
      </w:r>
      <w:r w:rsidR="00D11F9D">
        <w:t xml:space="preserve">, который </w:t>
      </w:r>
      <w:proofErr w:type="gramStart"/>
      <w:r w:rsidR="00D11F9D">
        <w:t>можно обновить</w:t>
      </w:r>
      <w:proofErr w:type="gramEnd"/>
      <w:r w:rsidR="00D11F9D">
        <w:t xml:space="preserve"> получив информацию из банковской системы</w:t>
      </w:r>
      <w:r w:rsidR="00B43705" w:rsidRPr="00907972">
        <w:t>, он может быть одним из:</w:t>
      </w:r>
    </w:p>
    <w:p w14:paraId="39987191" w14:textId="1788CD8C" w:rsidR="00B43705" w:rsidRPr="00907972" w:rsidRDefault="00B43705" w:rsidP="007F7E3D">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7F7E3D">
      <w:pPr>
        <w:pStyle w:val="a3"/>
        <w:numPr>
          <w:ilvl w:val="0"/>
          <w:numId w:val="100"/>
        </w:numPr>
        <w:ind w:left="0" w:firstLine="709"/>
      </w:pPr>
      <w:r w:rsidRPr="00907972">
        <w:t>создан в платежной системе;</w:t>
      </w:r>
    </w:p>
    <w:p w14:paraId="6FCC4790" w14:textId="06FD3CBE" w:rsidR="00B43705" w:rsidRPr="00907972" w:rsidRDefault="00B43705" w:rsidP="007F7E3D">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7F7E3D">
      <w:pPr>
        <w:pStyle w:val="a3"/>
        <w:numPr>
          <w:ilvl w:val="0"/>
          <w:numId w:val="100"/>
        </w:numPr>
        <w:ind w:left="0" w:firstLine="709"/>
      </w:pPr>
      <w:r w:rsidRPr="00907972">
        <w:t>подтвержден;</w:t>
      </w:r>
    </w:p>
    <w:p w14:paraId="1BC94BEB" w14:textId="214376BD" w:rsidR="00B43705" w:rsidRPr="00907972" w:rsidRDefault="00B43705" w:rsidP="007F7E3D">
      <w:pPr>
        <w:pStyle w:val="a3"/>
        <w:numPr>
          <w:ilvl w:val="0"/>
          <w:numId w:val="100"/>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lastRenderedPageBreak/>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7F7E3D">
      <w:pPr>
        <w:pStyle w:val="3"/>
        <w:numPr>
          <w:ilvl w:val="2"/>
          <w:numId w:val="50"/>
        </w:numPr>
        <w:spacing w:before="0" w:line="360" w:lineRule="auto"/>
        <w:ind w:left="0" w:firstLine="709"/>
      </w:pPr>
      <w:bookmarkStart w:id="46" w:name="_Toc10505947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AD3836">
            <wp:extent cx="4486888" cy="3833091"/>
            <wp:effectExtent l="0" t="0" r="0"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486888" cy="3833091"/>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D11F9D">
      <w:pPr>
        <w:widowControl w:val="0"/>
      </w:pPr>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w:t>
      </w:r>
      <w:r>
        <w:lastRenderedPageBreak/>
        <w:t>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7F7E3D">
      <w:pPr>
        <w:pStyle w:val="3"/>
        <w:numPr>
          <w:ilvl w:val="2"/>
          <w:numId w:val="50"/>
        </w:numPr>
        <w:spacing w:before="0" w:line="360" w:lineRule="auto"/>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7F7E3D">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7F7E3D">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7F7E3D">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7F7E3D">
      <w:pPr>
        <w:pStyle w:val="2"/>
        <w:keepNext w:val="0"/>
        <w:widowControl w:val="0"/>
        <w:numPr>
          <w:ilvl w:val="1"/>
          <w:numId w:val="49"/>
        </w:numPr>
        <w:spacing w:before="0" w:line="360" w:lineRule="auto"/>
        <w:ind w:left="0" w:firstLine="709"/>
      </w:pPr>
      <w:bookmarkStart w:id="48" w:name="_Toc105059476"/>
      <w:r w:rsidRPr="00BB57D3">
        <w:t>Алгоритм подбора энергосберегающих мероприятий</w:t>
      </w:r>
      <w:bookmarkEnd w:id="48"/>
    </w:p>
    <w:p w14:paraId="5485C0ED" w14:textId="40525C90" w:rsidR="007B7991" w:rsidRDefault="00BB57D3" w:rsidP="00D11F9D">
      <w:pPr>
        <w:widowControl w:val="0"/>
      </w:pPr>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w:t>
      </w:r>
      <w:r>
        <w:lastRenderedPageBreak/>
        <w:t xml:space="preserve">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4C941111">
            <wp:extent cx="4941455" cy="4036336"/>
            <wp:effectExtent l="0" t="0" r="0" b="254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7959" cy="4041648"/>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pPr>
        <w:widowControl w:val="0"/>
      </w:pPr>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7F7E3D">
      <w:pPr>
        <w:pStyle w:val="2"/>
        <w:numPr>
          <w:ilvl w:val="1"/>
          <w:numId w:val="49"/>
        </w:numPr>
        <w:spacing w:before="0" w:line="360" w:lineRule="auto"/>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611BA8">
      <w:pPr>
        <w:pStyle w:val="3"/>
        <w:numPr>
          <w:ilvl w:val="0"/>
          <w:numId w:val="0"/>
        </w:numPr>
        <w:spacing w:before="0" w:line="360" w:lineRule="auto"/>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7F7E3D">
      <w:pPr>
        <w:pStyle w:val="3"/>
        <w:numPr>
          <w:ilvl w:val="2"/>
          <w:numId w:val="51"/>
        </w:numPr>
        <w:spacing w:before="0" w:line="360" w:lineRule="auto"/>
        <w:ind w:left="0" w:firstLine="709"/>
      </w:pPr>
      <w:bookmarkStart w:id="51" w:name="_Toc105059479"/>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7F7E3D">
      <w:pPr>
        <w:pStyle w:val="3"/>
        <w:numPr>
          <w:ilvl w:val="2"/>
          <w:numId w:val="51"/>
        </w:numPr>
        <w:spacing w:before="0" w:line="360" w:lineRule="auto"/>
        <w:ind w:left="0" w:firstLine="709"/>
      </w:pPr>
      <w:bookmarkStart w:id="52" w:name="_Toc10505948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6071731B">
            <wp:extent cx="3620655" cy="2345246"/>
            <wp:effectExtent l="0" t="0" r="0"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642256" cy="2359238"/>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lastRenderedPageBreak/>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7F7E3D">
      <w:pPr>
        <w:pStyle w:val="2"/>
        <w:numPr>
          <w:ilvl w:val="1"/>
          <w:numId w:val="49"/>
        </w:numPr>
        <w:spacing w:before="0" w:line="360" w:lineRule="auto"/>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7F7E3D">
      <w:pPr>
        <w:pStyle w:val="3"/>
        <w:numPr>
          <w:ilvl w:val="2"/>
          <w:numId w:val="52"/>
        </w:numPr>
        <w:spacing w:before="0" w:line="360" w:lineRule="auto"/>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lastRenderedPageBreak/>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7B59BE41" w:rsidR="00AE208D" w:rsidRDefault="00AE208D" w:rsidP="00AE208D">
      <w:pPr>
        <w:pStyle w:val="aff0"/>
      </w:pPr>
      <w:r w:rsidRPr="00AE208D">
        <w:t xml:space="preserve">    element</w:t>
      </w:r>
      <w:proofErr w:type="gramStart"/>
      <w:r w:rsidRPr="00AE208D">
        <w:t>={</w:t>
      </w:r>
      <w:proofErr w:type="gramEnd"/>
    </w:p>
    <w:p w14:paraId="3CE4AF96" w14:textId="77777777" w:rsidR="00D11F9D" w:rsidRPr="00AE208D" w:rsidRDefault="00D11F9D" w:rsidP="00AE208D">
      <w:pPr>
        <w:pStyle w:val="aff0"/>
      </w:pPr>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2C30DD98" w:rsidR="00AE208D"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69B1CA5C" w14:textId="77777777" w:rsidR="00D11F9D" w:rsidRPr="00D3461C" w:rsidRDefault="00D11F9D" w:rsidP="00AE208D">
      <w:pPr>
        <w:pStyle w:val="aff0"/>
        <w:rPr>
          <w:lang w:val="ru-RU"/>
        </w:rPr>
      </w:pP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7F7E3D">
      <w:pPr>
        <w:pStyle w:val="3"/>
        <w:numPr>
          <w:ilvl w:val="2"/>
          <w:numId w:val="52"/>
        </w:numPr>
        <w:spacing w:before="0" w:line="360" w:lineRule="auto"/>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0256A979">
            <wp:extent cx="3595682" cy="2215299"/>
            <wp:effectExtent l="0" t="0" r="0" b="190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95682" cy="2215299"/>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7F7E3D">
      <w:pPr>
        <w:pStyle w:val="3"/>
        <w:numPr>
          <w:ilvl w:val="2"/>
          <w:numId w:val="52"/>
        </w:numPr>
        <w:spacing w:before="0" w:line="360" w:lineRule="auto"/>
        <w:ind w:left="0" w:firstLine="709"/>
      </w:pPr>
      <w:bookmarkStart w:id="56" w:name="_Toc10505948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lastRenderedPageBreak/>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7F7E3D">
      <w:pPr>
        <w:pStyle w:val="a3"/>
        <w:numPr>
          <w:ilvl w:val="0"/>
          <w:numId w:val="102"/>
        </w:numPr>
        <w:ind w:left="0" w:firstLine="709"/>
      </w:pPr>
      <w:r>
        <w:t>пустой ответ;</w:t>
      </w:r>
    </w:p>
    <w:p w14:paraId="156E65BE" w14:textId="0F8A0D7A" w:rsidR="00DC617A" w:rsidRDefault="00DC617A" w:rsidP="007F7E3D">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7F7E3D">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7F7E3D">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7F7E3D">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7F7E3D">
      <w:pPr>
        <w:pStyle w:val="2"/>
        <w:numPr>
          <w:ilvl w:val="1"/>
          <w:numId w:val="53"/>
        </w:numPr>
        <w:spacing w:before="0" w:line="360" w:lineRule="auto"/>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7F7E3D">
      <w:pPr>
        <w:pStyle w:val="a3"/>
        <w:numPr>
          <w:ilvl w:val="0"/>
          <w:numId w:val="103"/>
        </w:numPr>
        <w:ind w:left="0" w:firstLine="709"/>
      </w:pPr>
      <w:r>
        <w:t>тестируемые компоненты СФПЭС;</w:t>
      </w:r>
    </w:p>
    <w:p w14:paraId="64A16294" w14:textId="68B4C073" w:rsidR="00133D2A" w:rsidRDefault="00133D2A" w:rsidP="007F7E3D">
      <w:pPr>
        <w:pStyle w:val="a3"/>
        <w:numPr>
          <w:ilvl w:val="0"/>
          <w:numId w:val="103"/>
        </w:numPr>
        <w:ind w:left="0" w:firstLine="709"/>
      </w:pPr>
      <w:r>
        <w:t>виды тестирования СФПЭС;</w:t>
      </w:r>
    </w:p>
    <w:p w14:paraId="4FEE4C05" w14:textId="0E1C3CC9" w:rsidR="00447F45" w:rsidRDefault="00447F45" w:rsidP="007F7E3D">
      <w:pPr>
        <w:pStyle w:val="a3"/>
        <w:numPr>
          <w:ilvl w:val="0"/>
          <w:numId w:val="103"/>
        </w:numPr>
        <w:ind w:left="0" w:firstLine="709"/>
      </w:pPr>
      <w:r>
        <w:t>ПО и окружение необходимое для тестирования;</w:t>
      </w:r>
    </w:p>
    <w:p w14:paraId="6C549101" w14:textId="797D94C1" w:rsidR="00447F45" w:rsidRDefault="00447F45" w:rsidP="007F7E3D">
      <w:pPr>
        <w:pStyle w:val="a3"/>
        <w:numPr>
          <w:ilvl w:val="0"/>
          <w:numId w:val="103"/>
        </w:numPr>
        <w:ind w:left="0" w:firstLine="709"/>
      </w:pPr>
      <w:r>
        <w:t>критерии качества СФПЭС;</w:t>
      </w:r>
    </w:p>
    <w:p w14:paraId="1039B443" w14:textId="2A018E8D" w:rsidR="00447F45" w:rsidRDefault="00447F45" w:rsidP="007F7E3D">
      <w:pPr>
        <w:pStyle w:val="a3"/>
        <w:numPr>
          <w:ilvl w:val="0"/>
          <w:numId w:val="103"/>
        </w:numPr>
        <w:ind w:left="0" w:firstLine="709"/>
      </w:pPr>
      <w:r>
        <w:t>сроки проведения тестирования;</w:t>
      </w:r>
    </w:p>
    <w:p w14:paraId="18C67531" w14:textId="1DA1BF12" w:rsidR="00447F45" w:rsidRPr="00447F45" w:rsidRDefault="00447F45" w:rsidP="007F7E3D">
      <w:pPr>
        <w:pStyle w:val="a3"/>
        <w:numPr>
          <w:ilvl w:val="0"/>
          <w:numId w:val="103"/>
        </w:numPr>
        <w:ind w:left="0" w:firstLine="709"/>
      </w:pPr>
      <w:r>
        <w:t>тест кейсы.</w:t>
      </w:r>
    </w:p>
    <w:p w14:paraId="3FD0C0DC" w14:textId="49532096" w:rsidR="00B6597E" w:rsidRDefault="00B6597E" w:rsidP="007F7E3D">
      <w:pPr>
        <w:pStyle w:val="3"/>
        <w:numPr>
          <w:ilvl w:val="2"/>
          <w:numId w:val="53"/>
        </w:numPr>
        <w:spacing w:before="0" w:line="360" w:lineRule="auto"/>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7F7E3D">
      <w:pPr>
        <w:pStyle w:val="a3"/>
        <w:numPr>
          <w:ilvl w:val="0"/>
          <w:numId w:val="104"/>
        </w:numPr>
        <w:ind w:left="0" w:firstLine="709"/>
      </w:pPr>
      <w:r>
        <w:t>подсистема регистрации, авторизации и аутентификации;</w:t>
      </w:r>
    </w:p>
    <w:p w14:paraId="30FD04FC" w14:textId="77777777" w:rsidR="00CF087C" w:rsidRDefault="00CF087C" w:rsidP="007F7E3D">
      <w:pPr>
        <w:pStyle w:val="a3"/>
        <w:numPr>
          <w:ilvl w:val="0"/>
          <w:numId w:val="104"/>
        </w:numPr>
        <w:ind w:left="0" w:firstLine="709"/>
      </w:pPr>
      <w:r>
        <w:t>подсистема ввода данных об организации;</w:t>
      </w:r>
    </w:p>
    <w:p w14:paraId="3AF65C57" w14:textId="77777777" w:rsidR="00CF087C" w:rsidRDefault="00CF087C" w:rsidP="007F7E3D">
      <w:pPr>
        <w:pStyle w:val="a3"/>
        <w:numPr>
          <w:ilvl w:val="0"/>
          <w:numId w:val="104"/>
        </w:numPr>
        <w:ind w:left="0" w:firstLine="709"/>
      </w:pPr>
      <w:r>
        <w:lastRenderedPageBreak/>
        <w:t>подсистема формирования паспорта ПЭС;</w:t>
      </w:r>
    </w:p>
    <w:p w14:paraId="66CF3629" w14:textId="4CB6C967" w:rsidR="00CF087C" w:rsidRDefault="00CF087C" w:rsidP="007F7E3D">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71635DA3">
            <wp:extent cx="5174515" cy="3288145"/>
            <wp:effectExtent l="0" t="0" r="0" b="127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241955" cy="333100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7F7E3D">
      <w:pPr>
        <w:pStyle w:val="a3"/>
        <w:numPr>
          <w:ilvl w:val="0"/>
          <w:numId w:val="105"/>
        </w:numPr>
        <w:ind w:left="0" w:firstLine="709"/>
      </w:pPr>
      <w:r>
        <w:t>красный (критично);</w:t>
      </w:r>
    </w:p>
    <w:p w14:paraId="344506DF" w14:textId="3430AEAA" w:rsidR="00CF087C" w:rsidRDefault="00CF087C" w:rsidP="007F7E3D">
      <w:pPr>
        <w:pStyle w:val="a3"/>
        <w:numPr>
          <w:ilvl w:val="0"/>
          <w:numId w:val="105"/>
        </w:numPr>
        <w:ind w:left="0" w:firstLine="709"/>
      </w:pPr>
      <w:r>
        <w:t>желтый (важно);</w:t>
      </w:r>
    </w:p>
    <w:p w14:paraId="306143FB" w14:textId="687C3C4C" w:rsidR="00CF087C" w:rsidRPr="00CF087C" w:rsidRDefault="00CF087C" w:rsidP="007F7E3D">
      <w:pPr>
        <w:pStyle w:val="a3"/>
        <w:numPr>
          <w:ilvl w:val="0"/>
          <w:numId w:val="105"/>
        </w:numPr>
        <w:ind w:left="0" w:firstLine="709"/>
      </w:pPr>
      <w:r>
        <w:t>зеленый (не нуждается в тестировании).</w:t>
      </w:r>
    </w:p>
    <w:p w14:paraId="6A34DABE" w14:textId="0AD5447B" w:rsidR="00133D2A" w:rsidRDefault="00133D2A" w:rsidP="007F7E3D">
      <w:pPr>
        <w:pStyle w:val="3"/>
        <w:keepNext w:val="0"/>
        <w:widowControl w:val="0"/>
        <w:numPr>
          <w:ilvl w:val="2"/>
          <w:numId w:val="53"/>
        </w:numPr>
        <w:spacing w:before="0" w:line="360" w:lineRule="auto"/>
        <w:ind w:left="0" w:firstLine="709"/>
      </w:pPr>
      <w:bookmarkStart w:id="60" w:name="_Toc105059488"/>
      <w:r w:rsidRPr="00DD3678">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pPr>
        <w:widowControl w:val="0"/>
      </w:pPr>
      <w:r>
        <w:t xml:space="preserve">Для проведения тестирования были выделены следующие виды </w:t>
      </w:r>
      <w:r>
        <w:lastRenderedPageBreak/>
        <w:t>тестирования для каждой подсистемы:</w:t>
      </w:r>
    </w:p>
    <w:p w14:paraId="7505F171" w14:textId="3B9A8D06" w:rsidR="00DD3678" w:rsidRDefault="00DD3678" w:rsidP="007F7E3D">
      <w:pPr>
        <w:pStyle w:val="a3"/>
        <w:numPr>
          <w:ilvl w:val="0"/>
          <w:numId w:val="106"/>
        </w:numPr>
        <w:ind w:left="0" w:firstLine="709"/>
      </w:pPr>
      <w:r>
        <w:t>модульное тестирование;</w:t>
      </w:r>
    </w:p>
    <w:p w14:paraId="54F81980" w14:textId="7B946808" w:rsidR="00DD3678" w:rsidRDefault="00DD3678" w:rsidP="007F7E3D">
      <w:pPr>
        <w:pStyle w:val="a3"/>
        <w:numPr>
          <w:ilvl w:val="0"/>
          <w:numId w:val="106"/>
        </w:numPr>
        <w:ind w:left="0" w:firstLine="709"/>
      </w:pPr>
      <w:r>
        <w:t>интеграционное тестирование;</w:t>
      </w:r>
    </w:p>
    <w:p w14:paraId="00A4E63F" w14:textId="71E90305" w:rsidR="00DD3678" w:rsidRDefault="00DD3678" w:rsidP="007F7E3D">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3CC0C5B9">
            <wp:extent cx="5061527" cy="2393861"/>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3764" cy="2418567"/>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7F7E3D">
      <w:pPr>
        <w:pStyle w:val="3"/>
        <w:numPr>
          <w:ilvl w:val="2"/>
          <w:numId w:val="53"/>
        </w:numPr>
        <w:spacing w:before="0" w:line="360" w:lineRule="auto"/>
        <w:ind w:left="0" w:firstLine="709"/>
      </w:pPr>
      <w:bookmarkStart w:id="61" w:name="_Toc10505948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7F7E3D">
      <w:pPr>
        <w:pStyle w:val="a3"/>
        <w:numPr>
          <w:ilvl w:val="0"/>
          <w:numId w:val="107"/>
        </w:numPr>
        <w:ind w:left="0" w:firstLine="709"/>
      </w:pPr>
      <w:r>
        <w:t>тестирование на тестовом сервере;</w:t>
      </w:r>
    </w:p>
    <w:p w14:paraId="5FD49F97" w14:textId="1DCADD69" w:rsidR="000F5E51" w:rsidRDefault="000F5E51" w:rsidP="007F7E3D">
      <w:pPr>
        <w:pStyle w:val="a3"/>
        <w:numPr>
          <w:ilvl w:val="0"/>
          <w:numId w:val="107"/>
        </w:numPr>
        <w:ind w:left="0" w:firstLine="709"/>
      </w:pPr>
      <w:r>
        <w:t>локальное тестирование.</w:t>
      </w:r>
    </w:p>
    <w:p w14:paraId="5391D85D" w14:textId="413E2509" w:rsidR="000F5E51" w:rsidRDefault="000F5E51" w:rsidP="000F5E51">
      <w:r>
        <w:lastRenderedPageBreak/>
        <w:t xml:space="preserve">На тестовом сервере осуществляется тестирование </w:t>
      </w:r>
      <w:r w:rsidR="00CA2FA7">
        <w:br/>
      </w:r>
      <w:r>
        <w:t xml:space="preserve">пользовательского интерфейса в условиях максимально приближенных </w:t>
      </w:r>
      <w:r w:rsidR="00CA2FA7">
        <w:br/>
      </w:r>
      <w:r>
        <w:t xml:space="preserve">к продуктовому серверу. Что позволяет выявить ошибки до того, </w:t>
      </w:r>
      <w:r w:rsidR="00CA2FA7">
        <w:br/>
      </w:r>
      <w:r>
        <w:t>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635D7C50">
            <wp:extent cx="4908611" cy="3334328"/>
            <wp:effectExtent l="0" t="0" r="0" b="635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29622" cy="3348600"/>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7F7E3D">
      <w:pPr>
        <w:pStyle w:val="3"/>
        <w:keepNext w:val="0"/>
        <w:widowControl w:val="0"/>
        <w:numPr>
          <w:ilvl w:val="2"/>
          <w:numId w:val="53"/>
        </w:numPr>
        <w:spacing w:before="0" w:line="360" w:lineRule="auto"/>
        <w:ind w:left="0" w:firstLine="709"/>
      </w:pPr>
      <w:bookmarkStart w:id="62" w:name="_Toc105059490"/>
      <w:r w:rsidRPr="00A2566B">
        <w:lastRenderedPageBreak/>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7F7E3D">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7F7E3D">
      <w:pPr>
        <w:pStyle w:val="a3"/>
        <w:numPr>
          <w:ilvl w:val="0"/>
          <w:numId w:val="108"/>
        </w:numPr>
        <w:ind w:left="0" w:firstLine="709"/>
      </w:pPr>
      <w:r>
        <w:t>возможность внести данные об организации;</w:t>
      </w:r>
    </w:p>
    <w:p w14:paraId="27F74B2D" w14:textId="70ED4D3E" w:rsidR="00A2566B" w:rsidRDefault="00A2566B" w:rsidP="007F7E3D">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7F7E3D">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7F7E3D">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7F7E3D">
      <w:pPr>
        <w:pStyle w:val="3"/>
        <w:numPr>
          <w:ilvl w:val="2"/>
          <w:numId w:val="53"/>
        </w:numPr>
        <w:spacing w:before="0" w:line="360" w:lineRule="auto"/>
        <w:ind w:left="0" w:firstLine="709"/>
      </w:pPr>
      <w:bookmarkStart w:id="63" w:name="_Toc105059491"/>
      <w:r w:rsidRPr="00A2566B">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pPr>
        <w:widowControl w:val="0"/>
      </w:pPr>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 xml:space="preserve">подхода, инвертирующего этапы </w:t>
      </w:r>
      <w:r>
        <w:lastRenderedPageBreak/>
        <w:t>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7F7E3D">
      <w:pPr>
        <w:pStyle w:val="3"/>
        <w:numPr>
          <w:ilvl w:val="2"/>
          <w:numId w:val="53"/>
        </w:numPr>
        <w:spacing w:before="0" w:line="360" w:lineRule="auto"/>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7F7E3D">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7F7E3D">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7F7E3D">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7F7E3D">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FF4E16C" w:rsidR="005379C5" w:rsidRPr="005379C5" w:rsidRDefault="005379C5" w:rsidP="00BE1E26">
            <w:pPr>
              <w:spacing w:line="240" w:lineRule="auto"/>
              <w:ind w:firstLine="0"/>
              <w:jc w:val="center"/>
              <w:rPr>
                <w:sz w:val="20"/>
              </w:rPr>
            </w:pPr>
            <w:r>
              <w:rPr>
                <w:sz w:val="20"/>
              </w:rPr>
              <w:t xml:space="preserve">Выводится модальное окно </w:t>
            </w:r>
            <w:r w:rsidR="002D0FF0">
              <w:rPr>
                <w:sz w:val="20"/>
              </w:rPr>
              <w:br/>
            </w:r>
            <w:r>
              <w:rPr>
                <w:sz w:val="20"/>
              </w:rPr>
              <w:t xml:space="preserve">с полной </w:t>
            </w:r>
            <w:r w:rsidR="002D0FF0">
              <w:rPr>
                <w:sz w:val="20"/>
              </w:rPr>
              <w:br/>
            </w:r>
            <w:r>
              <w:rPr>
                <w:sz w:val="20"/>
              </w:rPr>
              <w:t>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widowControl w:val="0"/>
        <w:ind w:firstLine="0"/>
        <w:rPr>
          <w:rFonts w:eastAsia="Calibri"/>
        </w:rPr>
      </w:pPr>
      <w:r>
        <w:rPr>
          <w:rFonts w:eastAsia="Calibri"/>
        </w:rPr>
        <w:tab/>
        <w:t xml:space="preserve">Данные тест кейсы представляют из себя наиболее распространенные </w:t>
      </w:r>
      <w:r>
        <w:rPr>
          <w:rFonts w:eastAsia="Calibri"/>
        </w:rPr>
        <w:lastRenderedPageBreak/>
        <w:t>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7F7E3D">
      <w:pPr>
        <w:pStyle w:val="2"/>
        <w:numPr>
          <w:ilvl w:val="1"/>
          <w:numId w:val="53"/>
        </w:numPr>
        <w:spacing w:before="0" w:line="360" w:lineRule="auto"/>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7F7E3D">
      <w:pPr>
        <w:pStyle w:val="a3"/>
        <w:numPr>
          <w:ilvl w:val="0"/>
          <w:numId w:val="110"/>
        </w:numPr>
        <w:ind w:left="0" w:firstLine="709"/>
      </w:pPr>
      <w:r>
        <w:t>модульные;</w:t>
      </w:r>
    </w:p>
    <w:p w14:paraId="6A20A3CB" w14:textId="025C123F" w:rsidR="00DC2CAC" w:rsidRPr="00DC2CAC" w:rsidRDefault="00DC2CAC" w:rsidP="007F7E3D">
      <w:pPr>
        <w:pStyle w:val="a3"/>
        <w:numPr>
          <w:ilvl w:val="0"/>
          <w:numId w:val="110"/>
        </w:numPr>
        <w:ind w:left="0" w:firstLine="709"/>
      </w:pPr>
      <w:r>
        <w:t>интеграционные.</w:t>
      </w:r>
    </w:p>
    <w:p w14:paraId="4F9E9E89" w14:textId="5CE8FC54" w:rsidR="0075006A" w:rsidRDefault="0075006A" w:rsidP="007F7E3D">
      <w:pPr>
        <w:pStyle w:val="3"/>
        <w:numPr>
          <w:ilvl w:val="2"/>
          <w:numId w:val="53"/>
        </w:numPr>
        <w:spacing w:before="0" w:line="360" w:lineRule="auto"/>
        <w:ind w:left="0" w:firstLine="709"/>
      </w:pPr>
      <w:bookmarkStart w:id="66" w:name="_Toc10505949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lastRenderedPageBreak/>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7F7E3D">
      <w:pPr>
        <w:pStyle w:val="3"/>
        <w:keepNext w:val="0"/>
        <w:widowControl w:val="0"/>
        <w:numPr>
          <w:ilvl w:val="2"/>
          <w:numId w:val="53"/>
        </w:numPr>
        <w:spacing w:before="0" w:line="360" w:lineRule="auto"/>
        <w:ind w:left="0" w:firstLine="709"/>
      </w:pPr>
      <w:bookmarkStart w:id="67" w:name="_Toc105059495"/>
      <w:r w:rsidRPr="002E5CCB">
        <w:t>Интеграционное тестирование</w:t>
      </w:r>
      <w:bookmarkEnd w:id="67"/>
    </w:p>
    <w:p w14:paraId="2FACEEAF" w14:textId="1BD9F787" w:rsidR="002E5CCB" w:rsidRDefault="002E5CCB" w:rsidP="002D0FF0">
      <w:pPr>
        <w:widowControl w:val="0"/>
      </w:pPr>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lastRenderedPageBreak/>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2E0E5467" w14:textId="77777777" w:rsidR="00462DF1" w:rsidRDefault="004A5724" w:rsidP="00462DF1">
      <w:pPr>
        <w:pStyle w:val="aff0"/>
        <w:ind w:left="680" w:firstLine="0"/>
        <w:rPr>
          <w:lang w:val="ru-RU"/>
        </w:rPr>
      </w:pPr>
      <w:r>
        <w:t xml:space="preserve">      </w:t>
      </w:r>
      <w:r w:rsidR="00462DF1" w:rsidRPr="00462DF1">
        <w:t xml:space="preserve">        </w:t>
      </w:r>
      <w:r w:rsidRPr="00E443C0">
        <w:rPr>
          <w:lang w:val="ru-RU"/>
        </w:rPr>
        <w:t>"Укажите Заголовок"</w:t>
      </w:r>
    </w:p>
    <w:p w14:paraId="41D43811" w14:textId="76C8C8C2" w:rsidR="002E5CCB" w:rsidRPr="00E443C0" w:rsidRDefault="00462DF1" w:rsidP="00462DF1">
      <w:pPr>
        <w:pStyle w:val="aff0"/>
        <w:ind w:left="680" w:firstLine="0"/>
        <w:rPr>
          <w:lang w:val="ru-RU"/>
        </w:rPr>
      </w:pPr>
      <w:r w:rsidRPr="00462DF1">
        <w:t xml:space="preserve">  </w:t>
      </w:r>
      <w:r>
        <w:t xml:space="preserve">            </w:t>
      </w:r>
      <w:r w:rsidR="004A5724" w:rsidRPr="00E443C0">
        <w:rPr>
          <w:lang w:val="ru-RU"/>
        </w:rPr>
        <w:t>)</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7F7E3D">
      <w:pPr>
        <w:pStyle w:val="2"/>
        <w:numPr>
          <w:ilvl w:val="1"/>
          <w:numId w:val="53"/>
        </w:numPr>
        <w:spacing w:before="0" w:line="360" w:lineRule="auto"/>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7F7E3D">
      <w:pPr>
        <w:pStyle w:val="a3"/>
        <w:numPr>
          <w:ilvl w:val="0"/>
          <w:numId w:val="111"/>
        </w:numPr>
        <w:ind w:left="0" w:firstLine="709"/>
      </w:pPr>
      <w:r>
        <w:t>страница авторизации;</w:t>
      </w:r>
    </w:p>
    <w:p w14:paraId="3B361AE2" w14:textId="55197AB4" w:rsidR="00347FAF" w:rsidRDefault="00347FAF" w:rsidP="007F7E3D">
      <w:pPr>
        <w:pStyle w:val="a3"/>
        <w:numPr>
          <w:ilvl w:val="0"/>
          <w:numId w:val="111"/>
        </w:numPr>
        <w:ind w:left="0" w:firstLine="709"/>
      </w:pPr>
      <w:r>
        <w:t>страница регистрации;</w:t>
      </w:r>
    </w:p>
    <w:p w14:paraId="54F19D5B" w14:textId="12E535F4" w:rsidR="00347FAF" w:rsidRDefault="00347FAF" w:rsidP="007F7E3D">
      <w:pPr>
        <w:pStyle w:val="a3"/>
        <w:numPr>
          <w:ilvl w:val="0"/>
          <w:numId w:val="111"/>
        </w:numPr>
        <w:ind w:left="0" w:firstLine="709"/>
      </w:pPr>
      <w:r>
        <w:lastRenderedPageBreak/>
        <w:t>страница смены пароля;</w:t>
      </w:r>
    </w:p>
    <w:p w14:paraId="7E538231" w14:textId="400FA458" w:rsidR="00347FAF" w:rsidRDefault="00347FAF" w:rsidP="007F7E3D">
      <w:pPr>
        <w:pStyle w:val="a3"/>
        <w:numPr>
          <w:ilvl w:val="0"/>
          <w:numId w:val="111"/>
        </w:numPr>
        <w:ind w:left="0" w:firstLine="709"/>
      </w:pPr>
      <w:r>
        <w:t>страница ввода данных об организации;</w:t>
      </w:r>
    </w:p>
    <w:p w14:paraId="3320A4DA" w14:textId="5D49B12D" w:rsidR="00347FAF" w:rsidRDefault="00347FAF" w:rsidP="007F7E3D">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7F7E3D">
      <w:pPr>
        <w:pStyle w:val="a3"/>
        <w:numPr>
          <w:ilvl w:val="0"/>
          <w:numId w:val="111"/>
        </w:numPr>
        <w:ind w:left="0" w:firstLine="709"/>
      </w:pPr>
      <w:r>
        <w:t>модальное окно обратной связи;</w:t>
      </w:r>
    </w:p>
    <w:p w14:paraId="30B63629" w14:textId="52A2CFDA" w:rsidR="00347FAF" w:rsidRDefault="00347FAF" w:rsidP="007F7E3D">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7F7E3D">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7F7E3D">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7F7E3D">
      <w:pPr>
        <w:pStyle w:val="a3"/>
        <w:numPr>
          <w:ilvl w:val="0"/>
          <w:numId w:val="112"/>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56DD88F9">
            <wp:extent cx="6067039" cy="2881746"/>
            <wp:effectExtent l="0" t="0" r="3810" b="127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071969" cy="2884088"/>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lastRenderedPageBreak/>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14345C1">
            <wp:extent cx="5689600" cy="2711593"/>
            <wp:effectExtent l="0" t="0" r="0" b="635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00782" cy="2716922"/>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7F7E3D">
      <w:pPr>
        <w:pStyle w:val="2"/>
        <w:numPr>
          <w:ilvl w:val="1"/>
          <w:numId w:val="53"/>
        </w:numPr>
        <w:spacing w:before="0" w:line="360" w:lineRule="auto"/>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7F7E3D">
      <w:pPr>
        <w:pStyle w:val="3"/>
        <w:numPr>
          <w:ilvl w:val="2"/>
          <w:numId w:val="53"/>
        </w:numPr>
        <w:spacing w:before="0" w:line="360" w:lineRule="auto"/>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7F7E3D">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7F7E3D">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7F7E3D">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7F7E3D">
      <w:pPr>
        <w:pStyle w:val="a3"/>
        <w:numPr>
          <w:ilvl w:val="0"/>
          <w:numId w:val="113"/>
        </w:numPr>
        <w:ind w:left="0" w:firstLine="709"/>
      </w:pPr>
      <w:r w:rsidRPr="00025D27">
        <w:lastRenderedPageBreak/>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7F7E3D">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7F7E3D">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7F7E3D">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7F7E3D">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7F7E3D">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7F7E3D">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7F7E3D">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7F7E3D">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7F7E3D">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7F7E3D">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7F7E3D">
      <w:pPr>
        <w:pStyle w:val="a3"/>
        <w:numPr>
          <w:ilvl w:val="0"/>
          <w:numId w:val="115"/>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7F7E3D">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7F7E3D">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7F7E3D">
      <w:pPr>
        <w:pStyle w:val="3"/>
        <w:numPr>
          <w:ilvl w:val="2"/>
          <w:numId w:val="54"/>
        </w:numPr>
        <w:spacing w:before="0" w:line="360" w:lineRule="auto"/>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lastRenderedPageBreak/>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7F7E3D">
      <w:pPr>
        <w:pStyle w:val="3"/>
        <w:numPr>
          <w:ilvl w:val="2"/>
          <w:numId w:val="54"/>
        </w:numPr>
        <w:spacing w:before="0" w:line="360" w:lineRule="auto"/>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712A9A60">
            <wp:extent cx="3119368" cy="3639127"/>
            <wp:effectExtent l="0" t="0" r="5080" b="635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40451" cy="3663723"/>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2A34C1">
      <w:pPr>
        <w:widowControl w:val="0"/>
      </w:pPr>
      <w:r>
        <w:t xml:space="preserve">По результатам опроса видно, что 72% респондентов согласны использовать платную версию СФПЭС, из них 5% согласны использовать </w:t>
      </w:r>
      <w:r>
        <w:lastRenderedPageBreak/>
        <w:t>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7F7E3D">
      <w:pPr>
        <w:pStyle w:val="2"/>
        <w:numPr>
          <w:ilvl w:val="1"/>
          <w:numId w:val="54"/>
        </w:numPr>
        <w:spacing w:before="0" w:line="360" w:lineRule="auto"/>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7F7E3D">
      <w:pPr>
        <w:pStyle w:val="3"/>
        <w:numPr>
          <w:ilvl w:val="2"/>
          <w:numId w:val="117"/>
        </w:numPr>
        <w:spacing w:before="0" w:line="360" w:lineRule="auto"/>
        <w:ind w:left="0" w:firstLine="709"/>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7F7E3D">
      <w:pPr>
        <w:pStyle w:val="a3"/>
        <w:numPr>
          <w:ilvl w:val="0"/>
          <w:numId w:val="118"/>
        </w:numPr>
        <w:ind w:left="0" w:firstLine="709"/>
      </w:pPr>
      <w:proofErr w:type="spellStart"/>
      <w:r>
        <w:rPr>
          <w:lang w:val="en-US"/>
        </w:rPr>
        <w:lastRenderedPageBreak/>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7F7E3D">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7F7E3D">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7F7E3D">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75E54A38">
            <wp:extent cx="4895273" cy="3006274"/>
            <wp:effectExtent l="0" t="0" r="0" b="381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896921" cy="3007286"/>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7F7E3D">
      <w:pPr>
        <w:pStyle w:val="3"/>
        <w:numPr>
          <w:ilvl w:val="2"/>
          <w:numId w:val="117"/>
        </w:numPr>
        <w:spacing w:before="0" w:line="360" w:lineRule="auto"/>
        <w:ind w:left="0" w:firstLine="709"/>
      </w:pPr>
      <w:bookmarkStart w:id="75" w:name="_Toc10505950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pPr>
        <w:widowControl w:val="0"/>
      </w:pPr>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lastRenderedPageBreak/>
        <w:t xml:space="preserve">развертывания на несколько этапов (рисунок </w:t>
      </w:r>
      <w:r w:rsidR="001E7B0C" w:rsidRPr="001E7B0C">
        <w:t>4.9</w:t>
      </w:r>
      <w:r w:rsidRPr="00C765AA">
        <w:t>)</w:t>
      </w:r>
      <w:r>
        <w:t>:</w:t>
      </w:r>
    </w:p>
    <w:p w14:paraId="56579B57" w14:textId="7C3E3F16" w:rsidR="00C765AA" w:rsidRDefault="00C765AA" w:rsidP="007F7E3D">
      <w:pPr>
        <w:pStyle w:val="a3"/>
        <w:numPr>
          <w:ilvl w:val="0"/>
          <w:numId w:val="119"/>
        </w:numPr>
        <w:ind w:left="0" w:firstLine="709"/>
      </w:pPr>
      <w:r>
        <w:t>компиляция клиентской части на локальной машине;</w:t>
      </w:r>
    </w:p>
    <w:p w14:paraId="7B071A49" w14:textId="1DF853EB" w:rsidR="00C765AA" w:rsidRDefault="00C765AA" w:rsidP="007F7E3D">
      <w:pPr>
        <w:pStyle w:val="a3"/>
        <w:numPr>
          <w:ilvl w:val="0"/>
          <w:numId w:val="119"/>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70497569">
            <wp:extent cx="4926620" cy="3611418"/>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984995" cy="3654210"/>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lastRenderedPageBreak/>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методических </w:t>
      </w:r>
      <w:r w:rsidRPr="009A0069">
        <w:rPr>
          <w:noProof/>
        </w:rPr>
        <w:lastRenderedPageBreak/>
        <w:t xml:space="preserve">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lastRenderedPageBreak/>
        <w:t>2017. Т. 133, № Aime. С. 823–828.</w:t>
      </w:r>
    </w:p>
    <w:p w14:paraId="133F18BD" w14:textId="41F61C62"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w:t>
      </w:r>
      <w:r w:rsidRPr="006D16EB">
        <w:rPr>
          <w:noProof/>
          <w:lang w:val="en-US"/>
        </w:rPr>
        <w:lastRenderedPageBreak/>
        <w:t xml:space="preserve">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w:t>
      </w:r>
      <w:r w:rsidRPr="006D16EB">
        <w:rPr>
          <w:noProof/>
          <w:lang w:val="en-US"/>
        </w:rPr>
        <w:lastRenderedPageBreak/>
        <w:t xml:space="preserve">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lastRenderedPageBreak/>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466844">
      <w:pPr>
        <w:pStyle w:val="1a"/>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lastRenderedPageBreak/>
        <w:t>type_plastic_window</w:t>
      </w:r>
      <w:proofErr w:type="spellEnd"/>
      <w:r w:rsidRPr="00EE6238">
        <w:rPr>
          <w:sz w:val="24"/>
        </w:rPr>
        <w:t>: целочисленный, внешний ключ, ID типа пластиковых 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lastRenderedPageBreak/>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lastRenderedPageBreak/>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466844">
      <w:pPr>
        <w:pStyle w:val="1a"/>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466844">
      <w:pPr>
        <w:pStyle w:val="1a"/>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7F7E3D">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7F7E3D">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466844">
      <w:pPr>
        <w:pStyle w:val="1a"/>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52164" w14:textId="77777777" w:rsidR="007F7E3D" w:rsidRDefault="007F7E3D" w:rsidP="00085F97">
      <w:r>
        <w:separator/>
      </w:r>
    </w:p>
  </w:endnote>
  <w:endnote w:type="continuationSeparator" w:id="0">
    <w:p w14:paraId="35D782CC" w14:textId="77777777" w:rsidR="007F7E3D" w:rsidRDefault="007F7E3D"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1A715E"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4F65CE"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2065F"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49AE11"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2F681C"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06E03"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F042A"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51D876"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3CA659"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01BCC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9128B2"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EB3553"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43FA4"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45D277"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D5374E"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E23BB5"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C47CB8"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F85C11"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9685"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800E53"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F9F9B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2326A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09BF65"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16BAED"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97B5F7"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5356B"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127278"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DEEA4"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721C4F"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F96A18"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FD08AA"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3ED37"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4D482D"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8971E"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E86DDA"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0B0343"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2B3F87"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F1A5C7"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5FFA4A"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887E26"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E2CAAB"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2B5568"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AE4153"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5C5F06"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BD1ADB"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FD3FC8"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0C72BA"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F15876"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BAED37"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54FC33"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B9C2A8"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D571E3"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7E7CA5"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B67EDB"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1BE18B"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57D865"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B6939"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1A320A"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90761C"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490E9"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1B0A9"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EBE9F6"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A81E1D"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59977C"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8F85DD"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C0D9B6"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30904A"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16D313"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36B010"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928AA3"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C3BEA1"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4A00AA"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155EBD"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9E5279"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EC268E"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AE2DD7"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477558"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924C0"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7FC72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4DD2E"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759227"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61C696"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EFA2A0"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F0C69"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16586F"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480C3A"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397817"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5E2749"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D3BDFE"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CFFF99"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5F9A6C"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BEF471"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9ED18F"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14B728"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FCAF99"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FEDE9C"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1E9D1"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E0128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FAEBE8"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29AE1E"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A336D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5C89A"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2AA2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77FA32"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8F1E"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C78851"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EA48A0"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E432C7"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209935"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F71604"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8E578B"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82FE39"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D4C8DF"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A3D4E2"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AA43FF"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9C3F31"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D8D61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8295FD"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B90EE9"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F24BF2"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1C9B5B"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FAE86B"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EC2EF6"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404F66"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E3BCD5"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DCC25F"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871AF3"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B149C5"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99818"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6C0DBA"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9B04D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34587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FA5FC8"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06DEDE"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19AA8F"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9EEB9B"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C660F3"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11179D"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F2669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51601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859B41"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755056"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FC0E12"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151BB"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C9A34D"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A98FD"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2C18FA"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3EDF0D"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9228F9"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892DF1"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E71423"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AB5AF2"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6C0540"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DCEB92"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1BD3AF"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AE80FF"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213B1"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25CC7D"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54DB1"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36199"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02D57F"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F7B863"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31F25A"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2B385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ACE18D"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926E1"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F2A8ED"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1F0890"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D93ADA"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2AA93F"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52EB2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A668AC"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3E9F55"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C59E17"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58E4B"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BFE6FB"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7C2B08"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4E2AC8"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70F705"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F5015D"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8863E77"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8905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45E3816"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0A5EA0"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B1BB751"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4FAF28A"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9FE8FA5"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7BD507"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BB1ED3"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E19992"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CBDFB7"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54CA91"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B3D41"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9B7657"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9F46C38"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E79E8"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1C07E"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02F7543"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7450415"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34E1C1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585CD1"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224B6"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F431B4"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4258BA"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046016"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56E49A"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0E41F7"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C6777E"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ED9EA8"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4749DC"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619E28"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79624"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4F11B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B15BD2"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49D05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11F42"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872FFA"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8C289A"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4567F8"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9501DA"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C18D4D"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BA9E2A"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0537A4"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2F79E5"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0F0C3C"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E6F014"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AB1A3"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D38244"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0F3E71"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01C4C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6E851" w14:textId="77777777" w:rsidR="007F7E3D" w:rsidRDefault="007F7E3D" w:rsidP="00085F97">
      <w:r>
        <w:separator/>
      </w:r>
    </w:p>
  </w:footnote>
  <w:footnote w:type="continuationSeparator" w:id="0">
    <w:p w14:paraId="199DA04F" w14:textId="77777777" w:rsidR="007F7E3D" w:rsidRDefault="007F7E3D"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FEF2B0"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431788A"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6308CD3"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58A498F"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B898669"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BC41D35"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D7A8D2A"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7F7E3D"/>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2D21"/>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a"/>
    <w:uiPriority w:val="9"/>
    <w:unhideWhenUsed/>
    <w:qFormat/>
    <w:rsid w:val="008018BF"/>
    <w:pPr>
      <w:keepNext/>
      <w:keepLines/>
      <w:numPr>
        <w:ilvl w:val="1"/>
        <w:numId w:val="1"/>
      </w:numPr>
      <w:spacing w:before="200" w:line="480" w:lineRule="auto"/>
      <w:outlineLvl w:val="1"/>
    </w:pPr>
    <w:rPr>
      <w:rFonts w:cs="Arial"/>
      <w:b/>
      <w:bCs/>
      <w:szCs w:val="26"/>
    </w:rPr>
  </w:style>
  <w:style w:type="paragraph" w:styleId="3">
    <w:name w:val="heading 3"/>
    <w:basedOn w:val="2"/>
    <w:next w:val="a"/>
    <w:link w:val="3a"/>
    <w:uiPriority w:val="9"/>
    <w:unhideWhenUsed/>
    <w:qFormat/>
    <w:rsid w:val="008018BF"/>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23</Pages>
  <Words>38832</Words>
  <Characters>221349</Characters>
  <Application>Microsoft Office Word</Application>
  <DocSecurity>0</DocSecurity>
  <Lines>1844</Lines>
  <Paragraphs>519</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5</cp:revision>
  <cp:lastPrinted>2022-05-23T07:17:00Z</cp:lastPrinted>
  <dcterms:created xsi:type="dcterms:W3CDTF">2022-05-23T07:17:00Z</dcterms:created>
  <dcterms:modified xsi:type="dcterms:W3CDTF">2022-06-0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